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F13E49">
        <w:rPr>
          <w:highlight w:val="green"/>
          <w:lang w:val="es-ES"/>
        </w:rPr>
        <w:t>Resumen Ejecutivo</w:t>
      </w:r>
    </w:p>
    <w:p w14:paraId="5822172B" w14:textId="77777777" w:rsidR="00B70BC7" w:rsidRDefault="00B70BC7" w:rsidP="005F0C3A">
      <w:pPr>
        <w:jc w:val="both"/>
        <w:rPr>
          <w:b/>
          <w:lang w:val="es-ES"/>
        </w:rPr>
      </w:pPr>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Default="004E5147" w:rsidP="005F0C3A">
      <w:pPr>
        <w:pStyle w:val="Prrafodelista"/>
        <w:numPr>
          <w:ilvl w:val="1"/>
          <w:numId w:val="1"/>
        </w:numPr>
        <w:jc w:val="both"/>
        <w:rPr>
          <w:lang w:val="es-ES"/>
        </w:rPr>
      </w:pPr>
      <w:r>
        <w:rPr>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Pr="004C49F5" w:rsidRDefault="004E5147" w:rsidP="005F0C3A">
      <w:pPr>
        <w:pStyle w:val="Prrafodelista"/>
        <w:numPr>
          <w:ilvl w:val="2"/>
          <w:numId w:val="1"/>
        </w:numPr>
        <w:jc w:val="both"/>
        <w:rPr>
          <w:lang w:val="es-ES"/>
        </w:rPr>
      </w:pPr>
      <w:r w:rsidRPr="004C49F5">
        <w:rPr>
          <w:lang w:val="es-ES"/>
        </w:rPr>
        <w:t>Descripción e Importancia</w:t>
      </w:r>
    </w:p>
    <w:p w14:paraId="4C0BDD85" w14:textId="77777777" w:rsidR="004777AE" w:rsidRDefault="004777AE" w:rsidP="005F0C3A">
      <w:pPr>
        <w:jc w:val="both"/>
        <w:rPr>
          <w:highlight w:val="green"/>
          <w:lang w:val="es-ES"/>
        </w:rPr>
      </w:pPr>
    </w:p>
    <w:p w14:paraId="7235FE9D" w14:textId="54A18FE2"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8A5E66"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8A5E66" w:rsidRPr="00DE0AFC">
        <w:rPr>
          <w:lang w:val="es-ES"/>
        </w:rPr>
        <w:fldChar w:fldCharType="separate"/>
      </w:r>
      <w:r w:rsidR="008A5E66" w:rsidRPr="00DE0AFC">
        <w:rPr>
          <w:noProof/>
          <w:lang w:val="es-ES"/>
        </w:rPr>
        <w:t>(13)</w:t>
      </w:r>
      <w:r w:rsidR="008A5E66" w:rsidRPr="00DE0AFC">
        <w:rPr>
          <w:lang w:val="es-ES"/>
        </w:rPr>
        <w:fldChar w:fldCharType="end"/>
      </w:r>
      <w:r w:rsidR="008A5E66" w:rsidRPr="00DE0AFC">
        <w:rPr>
          <w:lang w:val="es-ES"/>
        </w:rPr>
        <w:t>. Puede ser aplicado a diversos contextos y</w:t>
      </w:r>
      <w:r w:rsidR="00DE0AFC" w:rsidRPr="00DE0AFC">
        <w:rPr>
          <w:lang w:val="es-ES"/>
        </w:rPr>
        <w:t xml:space="preserve"> puede aplicarse en </w:t>
      </w:r>
      <w:r w:rsidR="00DE0AFC"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DE0AFC" w:rsidRPr="00DE0AFC">
        <w:rPr>
          <w:lang w:val="es-ES"/>
        </w:rPr>
        <w:fldChar w:fldCharType="separate"/>
      </w:r>
      <w:r w:rsidR="00DE0AFC" w:rsidRPr="00DE0AFC">
        <w:rPr>
          <w:noProof/>
          <w:lang w:val="es-ES"/>
        </w:rPr>
        <w:t>(14)</w:t>
      </w:r>
      <w:r w:rsidR="00DE0AFC" w:rsidRPr="00DE0AFC">
        <w:rPr>
          <w:lang w:val="es-ES"/>
        </w:rPr>
        <w:fldChar w:fldCharType="end"/>
      </w:r>
      <w:r w:rsidR="00DE0AFC" w:rsidRPr="00DE0AFC">
        <w:rPr>
          <w:lang w:val="es-ES"/>
        </w:rPr>
        <w:t>:</w:t>
      </w:r>
    </w:p>
    <w:p w14:paraId="6D669974" w14:textId="77777777" w:rsidR="00DE0AFC" w:rsidRPr="00DE0AFC" w:rsidRDefault="00DE0AFC" w:rsidP="005F0C3A">
      <w:pPr>
        <w:jc w:val="both"/>
        <w:rPr>
          <w:lang w:val="es-ES"/>
        </w:rPr>
      </w:pPr>
    </w:p>
    <w:p w14:paraId="799BC65B" w14:textId="68BB1911"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14:paraId="35DF7FB4" w14:textId="3C000B37" w:rsidR="00DE0AFC" w:rsidRPr="00DE0AFC" w:rsidRDefault="00DE0AFC" w:rsidP="00DE0AFC">
      <w:pPr>
        <w:pStyle w:val="Prrafodelista"/>
        <w:numPr>
          <w:ilvl w:val="0"/>
          <w:numId w:val="26"/>
        </w:numPr>
        <w:jc w:val="both"/>
        <w:rPr>
          <w:lang w:val="es-ES"/>
        </w:rPr>
      </w:pPr>
      <w:r w:rsidRPr="00DE0AFC">
        <w:rPr>
          <w:lang w:val="es-ES"/>
        </w:rPr>
        <w:t>Diseñar para ciertos usuarios en particular.</w:t>
      </w:r>
    </w:p>
    <w:p w14:paraId="3B2DDC48" w14:textId="2F364413" w:rsidR="00DE0AFC" w:rsidRPr="00DE0AFC" w:rsidRDefault="00DE0AFC" w:rsidP="00DE0AF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6815978E" w14:textId="77777777" w:rsidR="0064637A" w:rsidRDefault="0064637A" w:rsidP="005F0C3A">
      <w:pPr>
        <w:jc w:val="both"/>
        <w:rPr>
          <w:highlight w:val="green"/>
          <w:lang w:val="es-ES"/>
        </w:rPr>
      </w:pPr>
    </w:p>
    <w:p w14:paraId="5885BDB5" w14:textId="203C21DE" w:rsidR="004815DC" w:rsidRPr="004C49F5" w:rsidRDefault="00415C95" w:rsidP="005F0C3A">
      <w:pPr>
        <w:jc w:val="both"/>
        <w:rPr>
          <w:lang w:val="es-ES"/>
        </w:rPr>
      </w:pPr>
      <w:r w:rsidRPr="004C49F5">
        <w:rPr>
          <w:lang w:val="es-ES"/>
        </w:rPr>
        <w:lastRenderedPageBreak/>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054688"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054688" w:rsidRPr="004C49F5">
        <w:rPr>
          <w:lang w:val="es-ES"/>
        </w:rPr>
        <w:fldChar w:fldCharType="separate"/>
      </w:r>
      <w:r w:rsidR="00054688" w:rsidRPr="004C49F5">
        <w:rPr>
          <w:noProof/>
          <w:lang w:val="es-ES"/>
        </w:rPr>
        <w:t>(15)</w:t>
      </w:r>
      <w:r w:rsidR="00054688"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6A1B38">
        <w:rPr>
          <w:lang w:val="es-ES"/>
        </w:rPr>
        <w:fldChar w:fldCharType="begin" w:fldLock="1"/>
      </w:r>
      <w:r w:rsidR="006A1B38">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 "properties" : { "noteIndex" : 0 }, "schema" : "https://github.com/citation-style-language/schema/raw/master/csl-citation.json" }</w:instrText>
      </w:r>
      <w:r w:rsidR="006A1B38">
        <w:rPr>
          <w:lang w:val="es-ES"/>
        </w:rPr>
        <w:fldChar w:fldCharType="separate"/>
      </w:r>
      <w:r w:rsidR="006A1B38" w:rsidRPr="006A1B38">
        <w:rPr>
          <w:noProof/>
          <w:lang w:val="es-ES"/>
        </w:rPr>
        <w:t>(16)</w:t>
      </w:r>
      <w:r w:rsidR="006A1B38">
        <w:rPr>
          <w:lang w:val="es-ES"/>
        </w:rPr>
        <w:fldChar w:fldCharType="end"/>
      </w:r>
      <w:r w:rsidR="006A1B38">
        <w:rPr>
          <w:lang w:val="es-ES"/>
        </w:rPr>
        <w:t xml:space="preserve">. </w:t>
      </w:r>
      <w:r w:rsidR="00785C43">
        <w:rPr>
          <w:lang w:val="es-ES"/>
        </w:rPr>
        <w:t xml:space="preserve"> </w:t>
      </w:r>
    </w:p>
    <w:p w14:paraId="2993A344" w14:textId="77777777" w:rsidR="00BD69AB" w:rsidRPr="004C49F5" w:rsidRDefault="00BD69AB" w:rsidP="005F0C3A">
      <w:pPr>
        <w:jc w:val="both"/>
        <w:rPr>
          <w:lang w:val="es-ES"/>
        </w:rPr>
      </w:pPr>
    </w:p>
    <w:p w14:paraId="1FEB21ED" w14:textId="16118EA4" w:rsidR="00BD69AB" w:rsidRPr="004C49F5" w:rsidRDefault="00BD69AB" w:rsidP="005F0C3A">
      <w:pPr>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14:paraId="4C5BA290" w14:textId="77777777" w:rsidR="00BD69AB" w:rsidRPr="004C49F5" w:rsidRDefault="00BD69AB" w:rsidP="005F0C3A">
      <w:pPr>
        <w:jc w:val="both"/>
        <w:rPr>
          <w:lang w:val="es-ES"/>
        </w:rPr>
      </w:pPr>
    </w:p>
    <w:p w14:paraId="0C43C888" w14:textId="7306C07D"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es fácilmente </w:t>
      </w:r>
      <w:proofErr w:type="spellStart"/>
      <w:r w:rsidR="00BD69AB" w:rsidRPr="004C49F5">
        <w:rPr>
          <w:lang w:val="es-ES"/>
        </w:rPr>
        <w:t>aprendible</w:t>
      </w:r>
      <w:proofErr w:type="spellEnd"/>
      <w:r w:rsidR="00BD69AB" w:rsidRPr="004C49F5">
        <w:rPr>
          <w:lang w:val="es-ES"/>
        </w:rPr>
        <w:t xml:space="preserve"> por el usuario.</w:t>
      </w:r>
    </w:p>
    <w:p w14:paraId="07781CCF" w14:textId="151C73DD" w:rsidR="00BD69AB" w:rsidRPr="004C49F5" w:rsidRDefault="00BD69AB" w:rsidP="00BD69AB">
      <w:pPr>
        <w:pStyle w:val="Prrafodelista"/>
        <w:numPr>
          <w:ilvl w:val="0"/>
          <w:numId w:val="27"/>
        </w:numPr>
        <w:jc w:val="both"/>
        <w:rPr>
          <w:lang w:val="es-ES"/>
        </w:rPr>
      </w:pPr>
      <w:r w:rsidRPr="004C49F5">
        <w:rPr>
          <w:lang w:val="es-ES"/>
        </w:rPr>
        <w:t>Eficiencia: La medida en que un sistema informático tiene un uso eficiente, permitiendo alta productividad.</w:t>
      </w:r>
    </w:p>
    <w:p w14:paraId="657DB094" w14:textId="54A80ACA"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e Memoria: La medida en que un sistema informático es fácil de recordar, haciendo que el u</w:t>
      </w:r>
      <w:r>
        <w:rPr>
          <w:lang w:val="es-ES"/>
        </w:rPr>
        <w:t xml:space="preserve">suario no deba re-aprenderlo </w:t>
      </w:r>
      <w:r w:rsidR="00BD69AB" w:rsidRPr="004C49F5">
        <w:rPr>
          <w:lang w:val="es-ES"/>
        </w:rPr>
        <w:t>cada</w:t>
      </w:r>
      <w:r>
        <w:rPr>
          <w:lang w:val="es-ES"/>
        </w:rPr>
        <w:t xml:space="preserve"> vez que lo utiliza</w:t>
      </w:r>
      <w:r w:rsidR="00BD69AB" w:rsidRPr="004C49F5">
        <w:rPr>
          <w:lang w:val="es-ES"/>
        </w:rPr>
        <w:t>.</w:t>
      </w:r>
    </w:p>
    <w:p w14:paraId="14A23979" w14:textId="676B082A" w:rsidR="00BD69AB" w:rsidRPr="004C49F5" w:rsidRDefault="00BD69AB" w:rsidP="00BD69AB">
      <w:pPr>
        <w:pStyle w:val="Prrafodelista"/>
        <w:numPr>
          <w:ilvl w:val="0"/>
          <w:numId w:val="27"/>
        </w:numPr>
        <w:jc w:val="both"/>
        <w:rPr>
          <w:lang w:val="es-ES"/>
        </w:rPr>
      </w:pPr>
      <w:r w:rsidRPr="004C49F5">
        <w:rPr>
          <w:lang w:val="es-ES"/>
        </w:rPr>
        <w:t>Errores: La medida en que un</w:t>
      </w:r>
      <w:r w:rsidR="006A1B38">
        <w:rPr>
          <w:lang w:val="es-ES"/>
        </w:rPr>
        <w:t xml:space="preserve"> sistema informático tiene poca</w:t>
      </w:r>
      <w:r w:rsidRPr="004C49F5">
        <w:rPr>
          <w:lang w:val="es-ES"/>
        </w:rPr>
        <w:t xml:space="preserve"> tasa de errores y</w:t>
      </w:r>
      <w:r w:rsidR="006A1B38">
        <w:rPr>
          <w:lang w:val="es-ES"/>
        </w:rPr>
        <w:t xml:space="preserve"> tiene una fácil recuperación ante</w:t>
      </w:r>
      <w:r w:rsidRPr="004C49F5">
        <w:rPr>
          <w:lang w:val="es-ES"/>
        </w:rPr>
        <w:t xml:space="preserve"> errores producidos por el usuario.</w:t>
      </w:r>
    </w:p>
    <w:p w14:paraId="0AC0EF34" w14:textId="06ACC194" w:rsidR="00BD69AB" w:rsidRDefault="00BD69AB" w:rsidP="00BD69AB">
      <w:pPr>
        <w:pStyle w:val="Prrafodelista"/>
        <w:numPr>
          <w:ilvl w:val="0"/>
          <w:numId w:val="27"/>
        </w:numPr>
        <w:jc w:val="both"/>
        <w:rPr>
          <w:lang w:val="es-ES"/>
        </w:rPr>
      </w:pPr>
      <w:r w:rsidRPr="004C49F5">
        <w:rPr>
          <w:lang w:val="es-ES"/>
        </w:rPr>
        <w:t>Satisfacción: La medida en que un sistema informático es placentero de ser usado.</w:t>
      </w:r>
    </w:p>
    <w:p w14:paraId="7F9B1A23" w14:textId="77777777" w:rsidR="00B402DF" w:rsidRDefault="00B402DF" w:rsidP="00B402DF">
      <w:pPr>
        <w:jc w:val="both"/>
        <w:rPr>
          <w:lang w:val="es-ES"/>
        </w:rPr>
      </w:pPr>
    </w:p>
    <w:p w14:paraId="3B975979" w14:textId="77777777" w:rsidR="00B402DF" w:rsidRPr="004C49F5" w:rsidRDefault="00B402DF" w:rsidP="00B402DF">
      <w:pPr>
        <w:jc w:val="both"/>
        <w:rPr>
          <w:lang w:val="es-ES"/>
        </w:rPr>
      </w:pPr>
      <w:r w:rsidRPr="004C49F5">
        <w:rPr>
          <w:lang w:val="es-ES"/>
        </w:rPr>
        <w:t>La importancia del diseño centrado en el usuario radica en que la misión de comunicar la importancia 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p>
    <w:p w14:paraId="1848BD40" w14:textId="77777777" w:rsidR="00BD69AB" w:rsidRPr="004C49F5" w:rsidRDefault="00BD69AB" w:rsidP="00BD69AB">
      <w:pPr>
        <w:jc w:val="both"/>
        <w:rPr>
          <w:lang w:val="es-ES"/>
        </w:rPr>
      </w:pPr>
    </w:p>
    <w:p w14:paraId="40400701" w14:textId="20331DC8" w:rsidR="00BD69AB" w:rsidRPr="004C49F5" w:rsidRDefault="00AA56FF" w:rsidP="00BD69AB">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4FDE537C" w14:textId="77777777" w:rsidR="00415C95" w:rsidRPr="00F13E49" w:rsidRDefault="00415C95" w:rsidP="005F0C3A">
      <w:pPr>
        <w:jc w:val="both"/>
        <w:rPr>
          <w:highlight w:val="green"/>
          <w:lang w:val="es-ES"/>
        </w:rPr>
      </w:pPr>
    </w:p>
    <w:p w14:paraId="7E3E1B31" w14:textId="4F457D6F" w:rsidR="004E5147" w:rsidRPr="00B63D88" w:rsidRDefault="008D4DEB" w:rsidP="005F0C3A">
      <w:pPr>
        <w:pStyle w:val="Prrafodelista"/>
        <w:numPr>
          <w:ilvl w:val="2"/>
          <w:numId w:val="1"/>
        </w:numPr>
        <w:jc w:val="both"/>
        <w:rPr>
          <w:lang w:val="es-ES"/>
        </w:rPr>
      </w:pPr>
      <w:r w:rsidRPr="00B63D88">
        <w:rPr>
          <w:lang w:val="es-ES"/>
        </w:rPr>
        <w:t>Metodología</w:t>
      </w:r>
      <w:r w:rsidR="004B6EE8" w:rsidRPr="00B63D88">
        <w:rPr>
          <w:lang w:val="es-ES"/>
        </w:rPr>
        <w:fldChar w:fldCharType="begin" w:fldLock="1"/>
      </w:r>
      <w:r w:rsidR="006A1B38" w:rsidRPr="00B63D88">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6)" }, "properties" : { "noteIndex" : 0 }, "schema" : "https://github.com/citation-style-language/schema/raw/master/csl-citation.json" }</w:instrText>
      </w:r>
      <w:r w:rsidR="004B6EE8" w:rsidRPr="00B63D88">
        <w:rPr>
          <w:lang w:val="es-ES"/>
        </w:rPr>
        <w:fldChar w:fldCharType="separate"/>
      </w:r>
      <w:r w:rsidR="006A1B38" w:rsidRPr="00B63D88">
        <w:rPr>
          <w:noProof/>
          <w:lang w:val="es-ES"/>
        </w:rPr>
        <w:t>(17)</w:t>
      </w:r>
      <w:r w:rsidR="004B6EE8" w:rsidRPr="00B63D88">
        <w:rPr>
          <w:lang w:val="es-ES"/>
        </w:rPr>
        <w:fldChar w:fldCharType="end"/>
      </w:r>
      <w:r w:rsidR="004B6EE8" w:rsidRPr="00B63D88">
        <w:rPr>
          <w:lang w:val="es-ES"/>
        </w:rPr>
        <w:fldChar w:fldCharType="begin" w:fldLock="1"/>
      </w:r>
      <w:r w:rsidR="006A1B38" w:rsidRPr="00B63D88">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7)" }, "properties" : { "noteIndex" : 0 }, "schema" : "https://github.com/citation-style-language/schema/raw/master/csl-citation.json" }</w:instrText>
      </w:r>
      <w:r w:rsidR="004B6EE8" w:rsidRPr="00B63D88">
        <w:rPr>
          <w:lang w:val="es-ES"/>
        </w:rPr>
        <w:fldChar w:fldCharType="separate"/>
      </w:r>
      <w:r w:rsidR="006A1B38" w:rsidRPr="00B63D88">
        <w:rPr>
          <w:noProof/>
          <w:lang w:val="es-ES"/>
        </w:rPr>
        <w:t>(16)</w:t>
      </w:r>
      <w:r w:rsidR="004B6EE8" w:rsidRPr="00B63D88">
        <w:rPr>
          <w:lang w:val="es-ES"/>
        </w:rPr>
        <w:fldChar w:fldCharType="end"/>
      </w:r>
      <w:r w:rsidR="004B6EE8" w:rsidRPr="00B63D88">
        <w:rPr>
          <w:lang w:val="es-ES"/>
        </w:rPr>
        <w:fldChar w:fldCharType="begin" w:fldLock="1"/>
      </w:r>
      <w:r w:rsidR="004E4E1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B6EE8" w:rsidRPr="00B63D88">
        <w:rPr>
          <w:lang w:val="es-ES"/>
        </w:rPr>
        <w:fldChar w:fldCharType="separate"/>
      </w:r>
      <w:r w:rsidR="004B6EE8" w:rsidRPr="00B63D88">
        <w:rPr>
          <w:noProof/>
          <w:lang w:val="es-ES"/>
        </w:rPr>
        <w:t>(18)</w:t>
      </w:r>
      <w:r w:rsidR="004B6EE8" w:rsidRPr="00B63D88">
        <w:rPr>
          <w:lang w:val="es-ES"/>
        </w:rPr>
        <w:fldChar w:fldCharType="end"/>
      </w:r>
      <w:r w:rsidR="004B6EE8" w:rsidRPr="00B63D88">
        <w:rPr>
          <w:lang w:val="es-ES"/>
        </w:rPr>
        <w:t xml:space="preserve"> </w:t>
      </w:r>
    </w:p>
    <w:p w14:paraId="1E4BBD9E" w14:textId="77777777" w:rsidR="007545F2" w:rsidRPr="00B63D88" w:rsidRDefault="007545F2" w:rsidP="007545F2">
      <w:pPr>
        <w:jc w:val="both"/>
        <w:rPr>
          <w:lang w:val="es-ES"/>
        </w:rPr>
      </w:pPr>
    </w:p>
    <w:p w14:paraId="2EEC01C8" w14:textId="042A5F0B" w:rsidR="007545F2" w:rsidRPr="00B63D88" w:rsidRDefault="00E12F88" w:rsidP="007545F2">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14523BBE" w14:textId="77777777" w:rsidR="008D4DEB" w:rsidRPr="00B63D88" w:rsidRDefault="008D4DEB" w:rsidP="007545F2">
      <w:pPr>
        <w:jc w:val="both"/>
        <w:rPr>
          <w:lang w:val="es-ES"/>
        </w:rPr>
      </w:pPr>
    </w:p>
    <w:p w14:paraId="53CE173E" w14:textId="579D1968" w:rsidR="008D4DEB" w:rsidRPr="00B63D88" w:rsidRDefault="008D4DEB" w:rsidP="008D4DEB">
      <w:pPr>
        <w:pStyle w:val="Prrafodelista"/>
        <w:numPr>
          <w:ilvl w:val="0"/>
          <w:numId w:val="29"/>
        </w:numPr>
        <w:jc w:val="both"/>
        <w:rPr>
          <w:lang w:val="es-ES"/>
        </w:rPr>
      </w:pPr>
      <w:r w:rsidRPr="00B63D88">
        <w:rPr>
          <w:lang w:val="es-ES"/>
        </w:rPr>
        <w:t xml:space="preserve">Análisis: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 tiene a su vez 3 componentes:</w:t>
      </w:r>
    </w:p>
    <w:p w14:paraId="390F2E6A" w14:textId="19F4571C"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corporativo:</w:t>
      </w:r>
    </w:p>
    <w:p w14:paraId="167468C2" w14:textId="7A982C59" w:rsidR="008D4DEB" w:rsidRPr="00B63D88" w:rsidRDefault="00E12F88" w:rsidP="008D4DEB">
      <w:pPr>
        <w:pStyle w:val="Prrafodelista"/>
        <w:numPr>
          <w:ilvl w:val="2"/>
          <w:numId w:val="29"/>
        </w:numPr>
        <w:jc w:val="both"/>
        <w:rPr>
          <w:lang w:val="es-ES"/>
        </w:rPr>
      </w:pPr>
      <w:r w:rsidRPr="00B63D88">
        <w:rPr>
          <w:lang w:val="es-ES"/>
        </w:rPr>
        <w:t>Objetivos corporativos</w:t>
      </w:r>
      <w:r w:rsidR="008D4DEB" w:rsidRPr="00B63D88">
        <w:rPr>
          <w:lang w:val="es-ES"/>
        </w:rPr>
        <w:t>.</w:t>
      </w:r>
    </w:p>
    <w:p w14:paraId="7D9C560A" w14:textId="590F56ED" w:rsidR="008D4DEB" w:rsidRPr="00B63D88" w:rsidRDefault="008D4DEB" w:rsidP="008D4DEB">
      <w:pPr>
        <w:pStyle w:val="Prrafodelista"/>
        <w:numPr>
          <w:ilvl w:val="2"/>
          <w:numId w:val="29"/>
        </w:numPr>
        <w:jc w:val="both"/>
        <w:rPr>
          <w:lang w:val="es-ES"/>
        </w:rPr>
      </w:pPr>
      <w:r w:rsidRPr="00B63D88">
        <w:rPr>
          <w:lang w:val="es-ES"/>
        </w:rPr>
        <w:t>Requerimientos corporativos.</w:t>
      </w:r>
    </w:p>
    <w:p w14:paraId="020AA89A" w14:textId="7E4285AE" w:rsidR="008D4DEB" w:rsidRPr="00B63D88" w:rsidRDefault="008D4DEB" w:rsidP="008D4DEB">
      <w:pPr>
        <w:pStyle w:val="Prrafodelista"/>
        <w:numPr>
          <w:ilvl w:val="2"/>
          <w:numId w:val="29"/>
        </w:numPr>
        <w:jc w:val="both"/>
        <w:rPr>
          <w:lang w:val="es-ES"/>
        </w:rPr>
      </w:pPr>
      <w:r w:rsidRPr="00B63D88">
        <w:rPr>
          <w:lang w:val="es-ES"/>
        </w:rPr>
        <w:t>Imagen que la empresa desea proyectar a través del sistema.</w:t>
      </w:r>
    </w:p>
    <w:p w14:paraId="16D5965E" w14:textId="213F09B4" w:rsidR="008D4DEB" w:rsidRPr="00B63D88" w:rsidRDefault="008D4DEB" w:rsidP="008D4DEB">
      <w:pPr>
        <w:pStyle w:val="Prrafodelista"/>
        <w:numPr>
          <w:ilvl w:val="2"/>
          <w:numId w:val="29"/>
        </w:numPr>
        <w:jc w:val="both"/>
        <w:rPr>
          <w:lang w:val="es-ES"/>
        </w:rPr>
      </w:pPr>
      <w:r w:rsidRPr="00B63D88">
        <w:rPr>
          <w:lang w:val="es-ES"/>
        </w:rPr>
        <w:t>Desafíos y Limitaciones</w:t>
      </w:r>
      <w:r w:rsidR="00E12F88" w:rsidRPr="00B63D88">
        <w:rPr>
          <w:lang w:val="es-ES"/>
        </w:rPr>
        <w:t xml:space="preserve"> que enfrentará el sistema</w:t>
      </w:r>
      <w:r w:rsidRPr="00B63D88">
        <w:rPr>
          <w:lang w:val="es-ES"/>
        </w:rPr>
        <w:t>.</w:t>
      </w:r>
    </w:p>
    <w:p w14:paraId="3C869F89" w14:textId="20AAAE5C"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del usuario:</w:t>
      </w:r>
    </w:p>
    <w:p w14:paraId="13A311A8" w14:textId="6A206CA8" w:rsidR="008D4DEB" w:rsidRPr="00B63D88" w:rsidRDefault="008D4DEB" w:rsidP="008D4DEB">
      <w:pPr>
        <w:pStyle w:val="Prrafodelista"/>
        <w:numPr>
          <w:ilvl w:val="2"/>
          <w:numId w:val="29"/>
        </w:numPr>
        <w:jc w:val="both"/>
        <w:rPr>
          <w:lang w:val="es-ES"/>
        </w:rPr>
      </w:pPr>
      <w:r w:rsidRPr="00B63D88">
        <w:rPr>
          <w:lang w:val="es-ES"/>
        </w:rPr>
        <w:lastRenderedPageBreak/>
        <w:t>Identificar usuarios finales.</w:t>
      </w:r>
    </w:p>
    <w:p w14:paraId="560A7467" w14:textId="3B7B72B2" w:rsidR="008D4DEB" w:rsidRPr="00B63D88" w:rsidRDefault="00E12F88" w:rsidP="008D4DEB">
      <w:pPr>
        <w:pStyle w:val="Prrafodelista"/>
        <w:numPr>
          <w:ilvl w:val="2"/>
          <w:numId w:val="29"/>
        </w:numPr>
        <w:jc w:val="both"/>
        <w:rPr>
          <w:lang w:val="es-ES"/>
        </w:rPr>
      </w:pPr>
      <w:r w:rsidRPr="00B63D88">
        <w:rPr>
          <w:lang w:val="es-ES"/>
        </w:rPr>
        <w:t>Identificar objetivos</w:t>
      </w:r>
      <w:r w:rsidR="008D4DEB" w:rsidRPr="00B63D88">
        <w:rPr>
          <w:lang w:val="es-ES"/>
        </w:rPr>
        <w:t xml:space="preserve"> de los usuarios finales en el sistema.</w:t>
      </w:r>
    </w:p>
    <w:p w14:paraId="55FA0C8C" w14:textId="418274C6" w:rsidR="008D4DEB" w:rsidRPr="00B63D88" w:rsidRDefault="008D4DEB" w:rsidP="008D4DEB">
      <w:pPr>
        <w:pStyle w:val="Prrafodelista"/>
        <w:numPr>
          <w:ilvl w:val="2"/>
          <w:numId w:val="29"/>
        </w:numPr>
        <w:jc w:val="both"/>
        <w:rPr>
          <w:lang w:val="es-ES"/>
        </w:rPr>
      </w:pPr>
      <w:r w:rsidRPr="00B63D88">
        <w:rPr>
          <w:lang w:val="es-ES"/>
        </w:rPr>
        <w:t>Identificar conocimientos previos, experiencia y entorno de los usuarios</w:t>
      </w:r>
    </w:p>
    <w:p w14:paraId="7B492E4F" w14:textId="5C923485" w:rsidR="008D4DEB" w:rsidRPr="00B63D88" w:rsidRDefault="00C91918" w:rsidP="00C91918">
      <w:pPr>
        <w:pStyle w:val="Prrafodelista"/>
        <w:numPr>
          <w:ilvl w:val="1"/>
          <w:numId w:val="29"/>
        </w:numPr>
        <w:jc w:val="both"/>
        <w:rPr>
          <w:lang w:val="es-ES"/>
        </w:rPr>
      </w:pPr>
      <w:r w:rsidRPr="00B63D88">
        <w:rPr>
          <w:lang w:val="es-ES"/>
        </w:rPr>
        <w:t>Análisis del sistema:</w:t>
      </w:r>
    </w:p>
    <w:p w14:paraId="756A8937" w14:textId="47CC81C7" w:rsidR="00C91918" w:rsidRPr="00B63D88" w:rsidRDefault="00C91918" w:rsidP="00C91918">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17B4212B" w14:textId="6AABFAB8" w:rsidR="001C5F04" w:rsidRPr="00B63D88" w:rsidRDefault="001C5F04" w:rsidP="00C91918">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2FF382D1" w14:textId="5C637A47" w:rsidR="00C91918" w:rsidRPr="00B63D88" w:rsidRDefault="00C91918" w:rsidP="00C91918">
      <w:pPr>
        <w:pStyle w:val="Prrafodelista"/>
        <w:numPr>
          <w:ilvl w:val="2"/>
          <w:numId w:val="29"/>
        </w:numPr>
        <w:jc w:val="both"/>
        <w:rPr>
          <w:lang w:val="es-ES"/>
        </w:rPr>
      </w:pPr>
      <w:r w:rsidRPr="00B63D88">
        <w:rPr>
          <w:lang w:val="es-ES"/>
        </w:rPr>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5AAB0E2F" w14:textId="67CCDC6A" w:rsidR="00C91918" w:rsidRPr="00B63D88" w:rsidRDefault="00C91918" w:rsidP="00C91918">
      <w:pPr>
        <w:pStyle w:val="Prrafodelista"/>
        <w:numPr>
          <w:ilvl w:val="2"/>
          <w:numId w:val="29"/>
        </w:numPr>
        <w:jc w:val="both"/>
        <w:rPr>
          <w:lang w:val="es-ES"/>
        </w:rPr>
      </w:pPr>
      <w:r w:rsidRPr="00B63D88">
        <w:rPr>
          <w:lang w:val="es-ES"/>
        </w:rPr>
        <w:t xml:space="preserve">Realizar un </w:t>
      </w:r>
      <w:proofErr w:type="spellStart"/>
      <w:r w:rsidRPr="00B63D88">
        <w:rPr>
          <w:lang w:val="es-ES"/>
        </w:rPr>
        <w:t>Storyboard</w:t>
      </w:r>
      <w:proofErr w:type="spellEnd"/>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w:t>
      </w:r>
      <w:proofErr w:type="spellStart"/>
      <w:r w:rsidR="00E12F88" w:rsidRPr="00B63D88">
        <w:rPr>
          <w:lang w:val="es-ES"/>
        </w:rPr>
        <w:t>storyboards</w:t>
      </w:r>
      <w:proofErr w:type="spellEnd"/>
      <w:r w:rsidR="00E12F88" w:rsidRPr="00B63D88">
        <w:rPr>
          <w:lang w:val="es-ES"/>
        </w:rPr>
        <w:t xml:space="preserve">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p>
    <w:p w14:paraId="77530BD4" w14:textId="089C69C7" w:rsidR="00C91918" w:rsidRPr="00B63D88" w:rsidRDefault="008D4DEB" w:rsidP="008D4DEB">
      <w:pPr>
        <w:pStyle w:val="Prrafodelista"/>
        <w:numPr>
          <w:ilvl w:val="0"/>
          <w:numId w:val="29"/>
        </w:numPr>
        <w:jc w:val="both"/>
        <w:rPr>
          <w:lang w:val="es-ES"/>
        </w:rPr>
      </w:pPr>
      <w:r w:rsidRPr="00B63D88">
        <w:rPr>
          <w:lang w:val="es-ES"/>
        </w:rPr>
        <w:t>Diseño</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547C0392" w14:textId="7D8E08DF" w:rsidR="00C91918" w:rsidRPr="00B63D88" w:rsidRDefault="001C5F04" w:rsidP="00C91918">
      <w:pPr>
        <w:pStyle w:val="Prrafodelista"/>
        <w:numPr>
          <w:ilvl w:val="1"/>
          <w:numId w:val="29"/>
        </w:numPr>
        <w:jc w:val="both"/>
        <w:rPr>
          <w:lang w:val="es-ES"/>
        </w:rPr>
      </w:pPr>
      <w:proofErr w:type="spellStart"/>
      <w:r w:rsidRPr="00B63D88">
        <w:rPr>
          <w:lang w:val="es-ES"/>
        </w:rPr>
        <w:t>Wireframes</w:t>
      </w:r>
      <w:proofErr w:type="spellEnd"/>
      <w:r w:rsidRPr="00B63D88">
        <w:rPr>
          <w:lang w:val="es-ES"/>
        </w:rPr>
        <w:t>: Se utiliza para la diagramación del sistema, con est</w:t>
      </w:r>
      <w:r w:rsidR="00E12F88" w:rsidRPr="00B63D88">
        <w:rPr>
          <w:lang w:val="es-ES"/>
        </w:rPr>
        <w:t>o se puede uno enfocar en cuales serán los</w:t>
      </w:r>
      <w:r w:rsidRPr="00B63D88">
        <w:rPr>
          <w:lang w:val="es-ES"/>
        </w:rPr>
        <w:t xml:space="preserve"> bloques de información y como funciona la interacción del usuario para llegar a cumplir su meta. Pueden hacerse tanto </w:t>
      </w:r>
      <w:proofErr w:type="spellStart"/>
      <w:r w:rsidRPr="00B63D88">
        <w:rPr>
          <w:lang w:val="es-ES"/>
        </w:rPr>
        <w:t>wireframes</w:t>
      </w:r>
      <w:proofErr w:type="spellEnd"/>
      <w:r w:rsidRPr="00B63D88">
        <w:rPr>
          <w:lang w:val="es-ES"/>
        </w:rPr>
        <w:t xml:space="preserve"> en lápiz y papel (de baja calidad) y/o </w:t>
      </w:r>
      <w:proofErr w:type="spellStart"/>
      <w:r w:rsidRPr="00B63D88">
        <w:rPr>
          <w:lang w:val="es-ES"/>
        </w:rPr>
        <w:t>wireframes</w:t>
      </w:r>
      <w:proofErr w:type="spellEnd"/>
      <w:r w:rsidRPr="00B63D88">
        <w:rPr>
          <w:lang w:val="es-ES"/>
        </w:rPr>
        <w:t xml:space="preserve"> en programas especializados (de alta calidad).</w:t>
      </w:r>
    </w:p>
    <w:p w14:paraId="34DCCCB0" w14:textId="4779B424" w:rsidR="001C5F04" w:rsidRPr="00B63D88" w:rsidRDefault="001C5F04" w:rsidP="00C91918">
      <w:pPr>
        <w:pStyle w:val="Prrafodelista"/>
        <w:numPr>
          <w:ilvl w:val="1"/>
          <w:numId w:val="29"/>
        </w:numPr>
        <w:jc w:val="both"/>
        <w:rPr>
          <w:lang w:val="es-ES"/>
        </w:rPr>
      </w:pPr>
      <w:proofErr w:type="spellStart"/>
      <w:r w:rsidRPr="00B63D88">
        <w:rPr>
          <w:lang w:val="es-ES"/>
        </w:rPr>
        <w:t>Mockup</w:t>
      </w:r>
      <w:proofErr w:type="spellEnd"/>
      <w:r w:rsidRPr="00B63D88">
        <w:rPr>
          <w:lang w:val="es-ES"/>
        </w:rPr>
        <w:t>: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4B901D2B" w14:textId="3266400E" w:rsidR="001C5F04" w:rsidRPr="00B63D88" w:rsidRDefault="001C5F04" w:rsidP="00C91918">
      <w:pPr>
        <w:pStyle w:val="Prrafodelista"/>
        <w:numPr>
          <w:ilvl w:val="1"/>
          <w:numId w:val="29"/>
        </w:numPr>
        <w:jc w:val="both"/>
        <w:rPr>
          <w:lang w:val="es-ES"/>
        </w:rPr>
      </w:pPr>
      <w:proofErr w:type="spellStart"/>
      <w:r w:rsidRPr="00B63D88">
        <w:rPr>
          <w:lang w:val="es-ES"/>
        </w:rPr>
        <w:t>Prototyping</w:t>
      </w:r>
      <w:proofErr w:type="spellEnd"/>
      <w:r w:rsidRPr="00B63D88">
        <w:rPr>
          <w:lang w:val="es-ES"/>
        </w:rPr>
        <w:t xml:space="preserve">: Es la forma de darle interacción a los </w:t>
      </w:r>
      <w:proofErr w:type="spellStart"/>
      <w:r w:rsidRPr="00B63D88">
        <w:rPr>
          <w:lang w:val="es-ES"/>
        </w:rPr>
        <w:t>mockups</w:t>
      </w:r>
      <w:proofErr w:type="spellEnd"/>
      <w:r w:rsidRPr="00B63D88">
        <w:rPr>
          <w:lang w:val="es-ES"/>
        </w:rPr>
        <w:t xml:space="preserve"> de las diversas pantallas para tener un resultado final unificado en el que se aprecie tanto la distribución, detalles y flujo del sistema.</w:t>
      </w:r>
    </w:p>
    <w:p w14:paraId="4371BE0B" w14:textId="192F1E9D" w:rsidR="008D4DEB" w:rsidRPr="00B63D88" w:rsidRDefault="004B6EE8" w:rsidP="004B6EE8">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493764B2" w14:textId="1FAEC451" w:rsidR="008D4DEB" w:rsidRPr="00B63D88" w:rsidRDefault="008D4DEB" w:rsidP="008D4DEB">
      <w:pPr>
        <w:pStyle w:val="Prrafodelista"/>
        <w:numPr>
          <w:ilvl w:val="0"/>
          <w:numId w:val="29"/>
        </w:numPr>
        <w:jc w:val="both"/>
        <w:rPr>
          <w:lang w:val="es-ES"/>
        </w:rPr>
      </w:pPr>
      <w:r w:rsidRPr="00B63D88">
        <w:rPr>
          <w:lang w:val="es-ES"/>
        </w:rPr>
        <w:t>Evaluación</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02CFBA87" w14:textId="19FFB91B" w:rsidR="004B6EE8" w:rsidRPr="00B63D88" w:rsidRDefault="00E12F88" w:rsidP="004E4E18">
      <w:pPr>
        <w:pStyle w:val="Prrafodelista"/>
        <w:numPr>
          <w:ilvl w:val="1"/>
          <w:numId w:val="29"/>
        </w:numPr>
        <w:jc w:val="both"/>
        <w:rPr>
          <w:lang w:val="es-ES"/>
        </w:rPr>
      </w:pPr>
      <w:r w:rsidRPr="00B63D88">
        <w:rPr>
          <w:lang w:val="es-ES"/>
        </w:rPr>
        <w:t xml:space="preserve">Evaluación </w:t>
      </w:r>
      <w:proofErr w:type="spellStart"/>
      <w:r w:rsidRPr="00B63D88">
        <w:rPr>
          <w:lang w:val="es-ES"/>
        </w:rPr>
        <w:t>Heuristica</w:t>
      </w:r>
      <w:proofErr w:type="spellEnd"/>
      <w:r w:rsidRPr="00B63D88">
        <w:rPr>
          <w:lang w:val="es-ES"/>
        </w:rPr>
        <w:t>: T</w:t>
      </w:r>
      <w:r w:rsidR="004E4E18" w:rsidRPr="00B63D88">
        <w:rPr>
          <w:lang w:val="es-ES"/>
        </w:rPr>
        <w:t xml:space="preserve">est realizado por el mismo diseñador para encontrar posibles errores de usabilidad, es una prueba rápida y efectiva donde se revisa que se cumplan los 10 principios de heurística de </w:t>
      </w:r>
      <w:proofErr w:type="spellStart"/>
      <w:r w:rsidR="004E4E18" w:rsidRPr="00B63D88">
        <w:rPr>
          <w:lang w:val="es-ES"/>
        </w:rPr>
        <w:t>Molich</w:t>
      </w:r>
      <w:proofErr w:type="spellEnd"/>
      <w:r w:rsidR="004E4E18" w:rsidRPr="00B63D88">
        <w:rPr>
          <w:lang w:val="es-ES"/>
        </w:rPr>
        <w:t xml:space="preserve"> y </w:t>
      </w:r>
      <w:proofErr w:type="spellStart"/>
      <w:r w:rsidR="004E4E18" w:rsidRPr="00B63D88">
        <w:rPr>
          <w:lang w:val="es-ES"/>
        </w:rPr>
        <w:t>Nielsen</w:t>
      </w:r>
      <w:proofErr w:type="spellEnd"/>
      <w:r w:rsidR="004E4E18"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E4E18" w:rsidRPr="00B63D88">
        <w:rPr>
          <w:lang w:val="es-ES"/>
        </w:rPr>
        <w:fldChar w:fldCharType="separate"/>
      </w:r>
      <w:r w:rsidR="004E4E18" w:rsidRPr="00B63D88">
        <w:rPr>
          <w:noProof/>
          <w:lang w:val="es-ES"/>
        </w:rPr>
        <w:t>(18)</w:t>
      </w:r>
      <w:r w:rsidR="004E4E18" w:rsidRPr="00B63D88">
        <w:rPr>
          <w:lang w:val="es-ES"/>
        </w:rPr>
        <w:fldChar w:fldCharType="end"/>
      </w:r>
      <w:r w:rsidR="004E4E18" w:rsidRPr="00B63D88">
        <w:rPr>
          <w:lang w:val="es-ES"/>
        </w:rPr>
        <w:t xml:space="preserve">. </w:t>
      </w:r>
    </w:p>
    <w:p w14:paraId="35B4EFFD" w14:textId="1EFECD6A" w:rsidR="004B6EE8" w:rsidRPr="00B63D88" w:rsidRDefault="004B6EE8" w:rsidP="004B6EE8">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revisa de que el sistema siga </w:t>
      </w:r>
      <w:proofErr w:type="spellStart"/>
      <w:r w:rsidR="00E12F88" w:rsidRPr="00B63D88">
        <w:rPr>
          <w:lang w:val="es-ES"/>
        </w:rPr>
        <w:t>divrersos</w:t>
      </w:r>
      <w:proofErr w:type="spellEnd"/>
      <w:r w:rsidR="004E4E18" w:rsidRPr="00B63D88">
        <w:rPr>
          <w:lang w:val="es-ES"/>
        </w:rPr>
        <w:t xml:space="preserve"> lineamientos y estándares a la fecha de publicación del sistema.</w:t>
      </w:r>
    </w:p>
    <w:p w14:paraId="77C2E457" w14:textId="34BCEBD2" w:rsidR="004E4E18" w:rsidRPr="00B63D88" w:rsidRDefault="004E4E18" w:rsidP="004B6EE8">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lastRenderedPageBreak/>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33ECD774" w14:textId="5DCD1B1D" w:rsidR="0038300E" w:rsidRPr="00B63D88" w:rsidRDefault="0038300E" w:rsidP="0038300E">
      <w:pPr>
        <w:pStyle w:val="Prrafodelista"/>
        <w:numPr>
          <w:ilvl w:val="1"/>
          <w:numId w:val="29"/>
        </w:numPr>
        <w:jc w:val="both"/>
        <w:rPr>
          <w:lang w:val="es-ES"/>
        </w:rPr>
      </w:pPr>
      <w:proofErr w:type="spellStart"/>
      <w:r w:rsidRPr="00B63D88">
        <w:rPr>
          <w:lang w:val="es-ES"/>
        </w:rPr>
        <w:t>Pluralistic</w:t>
      </w:r>
      <w:proofErr w:type="spellEnd"/>
      <w:r w:rsidRPr="00B63D88">
        <w:rPr>
          <w:lang w:val="es-ES"/>
        </w:rPr>
        <w:t xml:space="preserve"> </w:t>
      </w:r>
      <w:proofErr w:type="spellStart"/>
      <w:r w:rsidRPr="00B63D88">
        <w:rPr>
          <w:lang w:val="es-ES"/>
        </w:rPr>
        <w:t>walkthrough</w:t>
      </w:r>
      <w:proofErr w:type="spellEnd"/>
      <w:r w:rsidRPr="00B63D88">
        <w:rPr>
          <w:lang w:val="es-ES"/>
        </w:rPr>
        <w:t xml:space="preserve">: Prueba realizada utilizando </w:t>
      </w:r>
      <w:proofErr w:type="spellStart"/>
      <w:r w:rsidRPr="00B63D88">
        <w:rPr>
          <w:lang w:val="es-ES"/>
        </w:rPr>
        <w:t>storyboards</w:t>
      </w:r>
      <w:proofErr w:type="spellEnd"/>
      <w:r w:rsidRPr="00B63D88">
        <w:rPr>
          <w:lang w:val="es-ES"/>
        </w:rPr>
        <w:t xml:space="preserve"> para comprobar que esas personas con esos escenarios y en e</w:t>
      </w:r>
      <w:r w:rsidR="00E12F88" w:rsidRPr="00B63D88">
        <w:rPr>
          <w:lang w:val="es-ES"/>
        </w:rPr>
        <w:t>se caso, puedan cumplir el objetivo</w:t>
      </w:r>
      <w:r w:rsidRPr="00B63D88">
        <w:rPr>
          <w:lang w:val="es-ES"/>
        </w:rPr>
        <w:t xml:space="preserve"> deseada.</w:t>
      </w:r>
      <w:r w:rsidR="00E12F88" w:rsidRPr="00B63D88">
        <w:rPr>
          <w:lang w:val="es-ES"/>
        </w:rPr>
        <w:t xml:space="preserve"> Normalmente no implica usuarios finales y es realizada por el equipo de diseño.</w:t>
      </w:r>
    </w:p>
    <w:p w14:paraId="6C7B40D5" w14:textId="77777777" w:rsidR="00DA13E1" w:rsidRPr="00F13E49" w:rsidRDefault="00DA13E1" w:rsidP="005F0C3A">
      <w:pPr>
        <w:jc w:val="both"/>
        <w:rPr>
          <w:highlight w:val="green"/>
          <w:lang w:val="es-ES"/>
        </w:rPr>
      </w:pPr>
      <w:bookmarkStart w:id="0" w:name="_GoBack"/>
      <w:bookmarkEnd w:id="0"/>
    </w:p>
    <w:p w14:paraId="14EDFAA2" w14:textId="77777777" w:rsidR="004E5147" w:rsidRPr="00F13E49" w:rsidRDefault="004E5147" w:rsidP="005F0C3A">
      <w:pPr>
        <w:pStyle w:val="Prrafodelista"/>
        <w:numPr>
          <w:ilvl w:val="2"/>
          <w:numId w:val="1"/>
        </w:numPr>
        <w:jc w:val="both"/>
        <w:rPr>
          <w:highlight w:val="green"/>
          <w:lang w:val="es-ES"/>
        </w:rPr>
      </w:pPr>
      <w:r w:rsidRPr="00F13E49">
        <w:rPr>
          <w:highlight w:val="green"/>
          <w:lang w:val="es-ES"/>
        </w:rPr>
        <w:t xml:space="preserve">Casos de Éxito </w:t>
      </w:r>
    </w:p>
    <w:p w14:paraId="08B4CC8E" w14:textId="77777777" w:rsidR="004777AE" w:rsidRPr="004777AE" w:rsidRDefault="004777AE" w:rsidP="005F0C3A">
      <w:pPr>
        <w:jc w:val="both"/>
        <w:rPr>
          <w:lang w:val="es-ES"/>
        </w:rPr>
      </w:pPr>
    </w:p>
    <w:p w14:paraId="1B1823CD" w14:textId="23B63F50"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4E4E18">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19)", "plainTextFormattedCitation" : "(19)", "previouslyFormattedCitation" : "(19)" }, "properties" : { "noteIndex" : 0 }, "schema" : "https://github.com/citation-style-language/schema/raw/master/csl-citation.json" }</w:instrText>
      </w:r>
      <w:r w:rsidR="00B43145">
        <w:rPr>
          <w:lang w:val="es-ES"/>
        </w:rPr>
        <w:fldChar w:fldCharType="separate"/>
      </w:r>
      <w:r w:rsidR="004B6EE8" w:rsidRPr="004B6EE8">
        <w:rPr>
          <w:noProof/>
          <w:lang w:val="es-ES"/>
        </w:rPr>
        <w:t>(19)</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1" w:author="Cesar Carcamo" w:date="2017-05-10T09:13:00Z"/>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del w:id="2" w:author="Cesar Carcamo" w:date="2017-05-10T09:13:00Z">
        <w:r w:rsidDel="009B40AE">
          <w:rPr>
            <w:lang w:val="es-ES"/>
          </w:rPr>
          <w:delText>o</w:delText>
        </w:r>
      </w:del>
      <w:ins w:id="3"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4"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5"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6"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7" w:author="Cesar Carcamo" w:date="2017-05-10T09:15:00Z">
        <w:r w:rsidR="002F0CC8">
          <w:rPr>
            <w:lang w:val="es-ES"/>
          </w:rPr>
          <w:t>en</w:t>
        </w:r>
      </w:ins>
      <w:r w:rsidR="00EB78DC">
        <w:rPr>
          <w:lang w:val="es-ES"/>
        </w:rPr>
        <w:t xml:space="preserve"> privada</w:t>
      </w:r>
      <w:ins w:id="8"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9" w:author="Cesar Carcamo" w:date="2017-05-10T09:15:00Z">
        <w:r w:rsidR="00D473EB">
          <w:rPr>
            <w:lang w:val="es-ES"/>
          </w:rPr>
          <w:t xml:space="preserve">públicas </w:t>
        </w:r>
      </w:ins>
      <w:del w:id="10" w:author="Cesar Carcamo" w:date="2017-05-10T09:19:00Z">
        <w:r w:rsidR="00EB78DC" w:rsidDel="00455164">
          <w:rPr>
            <w:lang w:val="es-ES"/>
          </w:rPr>
          <w:delText xml:space="preserve">el </w:delText>
        </w:r>
      </w:del>
      <w:ins w:id="11" w:author="Cesar Carcamo" w:date="2017-05-10T09:19:00Z">
        <w:r w:rsidR="00455164">
          <w:rPr>
            <w:lang w:val="es-ES"/>
          </w:rPr>
          <w:t>(</w:t>
        </w:r>
      </w:ins>
      <w:r w:rsidR="00EB78DC">
        <w:rPr>
          <w:lang w:val="es-ES"/>
        </w:rPr>
        <w:t>43.10</w:t>
      </w:r>
      <w:r>
        <w:rPr>
          <w:lang w:val="es-ES"/>
        </w:rPr>
        <w:t>%</w:t>
      </w:r>
      <w:ins w:id="12" w:author="Cesar Carcamo" w:date="2017-05-10T09:19:00Z">
        <w:r w:rsidR="00455164">
          <w:rPr>
            <w:lang w:val="es-ES"/>
          </w:rPr>
          <w:t>)</w:t>
        </w:r>
      </w:ins>
      <w:del w:id="13" w:author="Cesar Carcamo" w:date="2017-05-10T09:19:00Z">
        <w:r w:rsidDel="00455164">
          <w:rPr>
            <w:lang w:val="es-ES"/>
          </w:rPr>
          <w:delText xml:space="preserve"> son de índole pública</w:delText>
        </w:r>
      </w:del>
      <w:del w:id="14"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5" w:author="Cesar Carcamo" w:date="2017-05-10T09:19:00Z"/>
          <w:lang w:val="es-ES"/>
        </w:rPr>
      </w:pPr>
    </w:p>
    <w:p w14:paraId="2DAF2A60" w14:textId="77777777" w:rsidR="00690691" w:rsidDel="00455164" w:rsidRDefault="00EB78DC" w:rsidP="005F0C3A">
      <w:pPr>
        <w:spacing w:line="276" w:lineRule="auto"/>
        <w:jc w:val="both"/>
        <w:rPr>
          <w:del w:id="16" w:author="Cesar Carcamo" w:date="2017-05-10T09:19:00Z"/>
          <w:lang w:val="es-ES"/>
        </w:rPr>
      </w:pPr>
      <w:del w:id="17"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8" w:author="Cesar Carcamo" w:date="2017-05-10T09:19:00Z"/>
          <w:lang w:val="es-ES"/>
        </w:rPr>
      </w:pPr>
    </w:p>
    <w:p w14:paraId="05B5A1B3" w14:textId="22E0FFD2" w:rsidR="00690691" w:rsidRPr="007B7B83" w:rsidRDefault="00690691" w:rsidP="005F0C3A">
      <w:pPr>
        <w:spacing w:line="276" w:lineRule="auto"/>
        <w:jc w:val="both"/>
        <w:rPr>
          <w:sz w:val="20"/>
          <w:lang w:val="es-ES"/>
        </w:rPr>
      </w:pPr>
      <w:del w:id="19"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4E4E1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0)", "plainTextFormattedCitation" : "(20)", "previouslyFormattedCitation" : "(20)" }, "properties" : { "noteIndex" : 0 }, "schema" : "https://github.com/citation-style-language/schema/raw/master/csl-citation.json" }</w:instrText>
      </w:r>
      <w:r w:rsidR="00B43145">
        <w:rPr>
          <w:sz w:val="20"/>
          <w:lang w:val="es-ES"/>
        </w:rPr>
        <w:fldChar w:fldCharType="separate"/>
      </w:r>
      <w:r w:rsidR="004B6EE8" w:rsidRPr="004B6EE8">
        <w:rPr>
          <w:noProof/>
          <w:sz w:val="20"/>
          <w:lang w:val="es-ES"/>
        </w:rPr>
        <w:t>(20)</w:t>
      </w:r>
      <w:r w:rsidR="00B43145">
        <w:rPr>
          <w:sz w:val="20"/>
          <w:lang w:val="es-ES"/>
        </w:rPr>
        <w:fldChar w:fldCharType="end"/>
      </w:r>
      <w:ins w:id="20"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1" w:author="Cesar Carcamo" w:date="2017-05-10T09:20:00Z">
        <w:r w:rsidR="0025636A">
          <w:rPr>
            <w:lang w:val="es-ES"/>
          </w:rPr>
          <w:t>a</w:t>
        </w:r>
      </w:ins>
      <w:del w:id="22"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3"/>
      <w:r>
        <w:rPr>
          <w:lang w:val="es-ES"/>
        </w:rPr>
        <w:t>un reclamo y pase a ser una queja</w:t>
      </w:r>
      <w:commentRangeEnd w:id="23"/>
      <w:r w:rsidR="002E5BE7">
        <w:rPr>
          <w:rStyle w:val="Refdecomentario"/>
        </w:rPr>
        <w:commentReference w:id="23"/>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4" w:author="Cesar Carcamo" w:date="2017-05-10T09:26:00Z">
        <w:r w:rsidR="00060178" w:rsidDel="002E5BE7">
          <w:rPr>
            <w:lang w:val="es-ES"/>
          </w:rPr>
          <w:delText>lo cual hace que la cantidad</w:delText>
        </w:r>
      </w:del>
      <w:ins w:id="25" w:author="Cesar Carcamo" w:date="2017-05-10T09:26:00Z">
        <w:r w:rsidR="002E5BE7">
          <w:rPr>
            <w:lang w:val="es-ES"/>
          </w:rPr>
          <w:t xml:space="preserve">resultando en un </w:t>
        </w:r>
        <w:proofErr w:type="spellStart"/>
        <w:r w:rsidR="002E5BE7">
          <w:rPr>
            <w:lang w:val="es-ES"/>
          </w:rPr>
          <w:t>incrementeo</w:t>
        </w:r>
      </w:ins>
      <w:proofErr w:type="spellEnd"/>
      <w:r w:rsidR="00060178">
        <w:rPr>
          <w:lang w:val="es-ES"/>
        </w:rPr>
        <w:t xml:space="preserve"> de </w:t>
      </w:r>
      <w:ins w:id="26" w:author="Cesar Carcamo" w:date="2017-05-10T09:26:00Z">
        <w:r w:rsidR="002E5BE7">
          <w:rPr>
            <w:lang w:val="es-ES"/>
          </w:rPr>
          <w:t xml:space="preserve">las </w:t>
        </w:r>
      </w:ins>
      <w:r w:rsidR="00060178">
        <w:rPr>
          <w:lang w:val="es-ES"/>
        </w:rPr>
        <w:t>quejas ante SUSALUD</w:t>
      </w:r>
      <w:del w:id="27"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 xml:space="preserve">En el Perú, existen diversas Instituciones Administradoras de Fondos de Aseguramiento en Salud (IAFAS) que cuentan con un total de 28’525,968 asegurados a nivel nacional y </w:t>
      </w:r>
      <w:r>
        <w:rPr>
          <w:lang w:val="es-ES"/>
        </w:rPr>
        <w:lastRenderedPageBreak/>
        <w:t>se dividen como se muestra en el Cuadro Nº2, donde se aprecia que la mayor cantidad de asegurados est</w:t>
      </w:r>
      <w:del w:id="28" w:author="Cesar Carcamo" w:date="2017-05-10T09:27:00Z">
        <w:r w:rsidDel="00111317">
          <w:rPr>
            <w:lang w:val="es-ES"/>
          </w:rPr>
          <w:delText>a</w:delText>
        </w:r>
      </w:del>
      <w:ins w:id="29"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435683CC"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004E4E1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0)", "plainTextFormattedCitation" : "(20)", "previouslyFormattedCitation" : "(20)" }, "properties" : { "noteIndex" : 0 }, "schema" : "https://github.com/citation-style-language/schema/raw/master/csl-citation.json" }</w:instrText>
      </w:r>
      <w:r w:rsidR="00B43145" w:rsidRPr="008776E8">
        <w:rPr>
          <w:sz w:val="20"/>
          <w:lang w:val="es-ES"/>
        </w:rPr>
        <w:fldChar w:fldCharType="separate"/>
      </w:r>
      <w:r w:rsidR="004B6EE8" w:rsidRPr="004B6EE8">
        <w:rPr>
          <w:noProof/>
          <w:sz w:val="20"/>
          <w:lang w:val="es-ES"/>
        </w:rPr>
        <w:t>(20)</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2B8AC38B"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4E4E18">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1)", "plainTextFormattedCitation" : "(21)", "previouslyFormattedCitation" : "(21)" }, "properties" : { "noteIndex" : 0 }, "schema" : "https://github.com/citation-style-language/schema/raw/master/csl-citation.json" }</w:instrText>
      </w:r>
      <w:r w:rsidR="00B43145">
        <w:rPr>
          <w:lang w:val="es-ES"/>
        </w:rPr>
        <w:fldChar w:fldCharType="separate"/>
      </w:r>
      <w:r w:rsidR="004B6EE8" w:rsidRPr="004B6EE8">
        <w:rPr>
          <w:noProof/>
          <w:lang w:val="es-ES"/>
        </w:rPr>
        <w:t>(21)</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4E4E18">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2)", "plainTextFormattedCitation" : "(22)", "previouslyFormattedCitation" : "(22)" }, "properties" : { "noteIndex" : 0 }, "schema" : "https://github.com/citation-style-language/schema/raw/master/csl-citation.json" }</w:instrText>
      </w:r>
      <w:r w:rsidR="00B43145">
        <w:rPr>
          <w:lang w:val="es-ES"/>
        </w:rPr>
        <w:fldChar w:fldCharType="separate"/>
      </w:r>
      <w:r w:rsidR="004B6EE8" w:rsidRPr="004B6EE8">
        <w:rPr>
          <w:noProof/>
          <w:lang w:val="es-ES"/>
        </w:rPr>
        <w:t>(22)</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4E4E18">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3)", "plainTextFormattedCitation" : "(23)", "previouslyFormattedCitation" : "(23)" }, "properties" : { "noteIndex" : 0 }, "schema" : "https://github.com/citation-style-language/schema/raw/master/csl-citation.json" }</w:instrText>
      </w:r>
      <w:r w:rsidR="00B43145">
        <w:rPr>
          <w:lang w:val="es-ES"/>
        </w:rPr>
        <w:fldChar w:fldCharType="separate"/>
      </w:r>
      <w:r w:rsidR="004B6EE8" w:rsidRPr="004B6EE8">
        <w:rPr>
          <w:noProof/>
          <w:lang w:val="es-ES"/>
        </w:rPr>
        <w:t>(23)</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30" w:author="Cesar Carcamo" w:date="2017-05-10T09:29:00Z">
        <w:r w:rsidDel="00F266B6">
          <w:rPr>
            <w:lang w:val="es-ES"/>
          </w:rPr>
          <w:delText>u</w:delText>
        </w:r>
      </w:del>
      <w:ins w:id="31" w:author="Cesar Carcamo" w:date="2017-05-10T09:30:00Z">
        <w:r w:rsidR="00F266B6">
          <w:rPr>
            <w:lang w:val="es-ES"/>
          </w:rPr>
          <w:t>ú</w:t>
        </w:r>
      </w:ins>
      <w:r>
        <w:rPr>
          <w:lang w:val="es-ES"/>
        </w:rPr>
        <w:t>mero de solicitudes de parte de la ciudadanía sobre los servicios y prestaciones dadas por las IPRESS, en el año 2014 hub</w:t>
      </w:r>
      <w:del w:id="32" w:author="Cesar Carcamo" w:date="2017-05-10T09:30:00Z">
        <w:r w:rsidDel="00F266B6">
          <w:rPr>
            <w:lang w:val="es-ES"/>
          </w:rPr>
          <w:delText>ieron</w:delText>
        </w:r>
      </w:del>
      <w:ins w:id="33"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4" w:author="Cesar Carcamo" w:date="2017-05-10T09:30:00Z">
        <w:r w:rsidDel="00BE49CE">
          <w:rPr>
            <w:lang w:val="es-ES"/>
          </w:rPr>
          <w:delText>iero</w:delText>
        </w:r>
      </w:del>
      <w:del w:id="35" w:author="Cesar Carcamo" w:date="2017-05-10T09:31:00Z">
        <w:r w:rsidDel="00BE49CE">
          <w:rPr>
            <w:lang w:val="es-ES"/>
          </w:rPr>
          <w:delText>n</w:delText>
        </w:r>
      </w:del>
      <w:ins w:id="36" w:author="Cesar Carcamo" w:date="2017-05-10T09:31:00Z">
        <w:r w:rsidR="00BE49CE">
          <w:rPr>
            <w:lang w:val="es-ES"/>
          </w:rPr>
          <w:t>o</w:t>
        </w:r>
      </w:ins>
      <w:r>
        <w:rPr>
          <w:lang w:val="es-ES"/>
        </w:rPr>
        <w:t xml:space="preserve"> 62,200 solicitudes en total. En el año 2016 casi se lleg</w:t>
      </w:r>
      <w:del w:id="37" w:author="Cesar Carcamo" w:date="2017-05-10T09:31:00Z">
        <w:r w:rsidDel="00BE49CE">
          <w:rPr>
            <w:lang w:val="es-ES"/>
          </w:rPr>
          <w:delText>o</w:delText>
        </w:r>
      </w:del>
      <w:ins w:id="38"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9" w:author="Cesar Carcamo" w:date="2017-05-10T09:31:00Z">
        <w:r w:rsidDel="00BE49CE">
          <w:rPr>
            <w:lang w:val="es-ES"/>
          </w:rPr>
          <w:delText>o</w:delText>
        </w:r>
      </w:del>
      <w:ins w:id="40" w:author="Cesar Carcamo" w:date="2017-05-10T09:31:00Z">
        <w:r w:rsidR="00BE49CE">
          <w:rPr>
            <w:lang w:val="es-ES"/>
          </w:rPr>
          <w:t>ó</w:t>
        </w:r>
      </w:ins>
      <w:r>
        <w:rPr>
          <w:lang w:val="es-ES"/>
        </w:rPr>
        <w:t>mo es que han ido aumentando el n</w:t>
      </w:r>
      <w:del w:id="41" w:author="Cesar Carcamo" w:date="2017-05-10T09:32:00Z">
        <w:r w:rsidDel="004E6EFA">
          <w:rPr>
            <w:lang w:val="es-ES"/>
          </w:rPr>
          <w:delText>u</w:delText>
        </w:r>
      </w:del>
      <w:ins w:id="42"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3" w:author="Cesar Carcamo" w:date="2017-05-10T09:34:00Z">
          <w:pPr>
            <w:spacing w:line="276" w:lineRule="auto"/>
            <w:jc w:val="both"/>
          </w:pPr>
        </w:pPrChange>
      </w:pPr>
      <w:r>
        <w:rPr>
          <w:noProof/>
          <w:lang w:eastAsia="es-ES_tradnl"/>
        </w:rPr>
        <w:lastRenderedPageBreak/>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54B7F406"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4E4E1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0)", "plainTextFormattedCitation" : "(20)", "previouslyFormattedCitation" : "(20)" }, "properties" : { "noteIndex" : 0 }, "schema" : "https://github.com/citation-style-language/schema/raw/master/csl-citation.json" }</w:instrText>
      </w:r>
      <w:r w:rsidR="00B43145" w:rsidRPr="007A694C">
        <w:rPr>
          <w:sz w:val="20"/>
          <w:lang w:val="es-ES"/>
        </w:rPr>
        <w:fldChar w:fldCharType="separate"/>
      </w:r>
      <w:r w:rsidR="004B6EE8" w:rsidRPr="004B6EE8">
        <w:rPr>
          <w:noProof/>
          <w:sz w:val="20"/>
          <w:lang w:val="es-ES"/>
        </w:rPr>
        <w:t>(20)</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4" w:author="Cesar Carcamo" w:date="2017-05-10T09:36:00Z">
        <w:r w:rsidR="002D09A2">
          <w:rPr>
            <w:lang w:val="es-ES"/>
          </w:rPr>
          <w:t xml:space="preserve">por </w:t>
        </w:r>
      </w:ins>
      <w:r w:rsidR="007C592E">
        <w:rPr>
          <w:lang w:val="es-ES"/>
        </w:rPr>
        <w:t xml:space="preserve">cada 1165 asegurados, mientras que en el año 2016, se presento una queja </w:t>
      </w:r>
      <w:ins w:id="45"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6" w:author="Cesar Carcamo" w:date="2017-05-10T09:36:00Z">
        <w:r w:rsidR="004E4F1D" w:rsidDel="00273E86">
          <w:rPr>
            <w:lang w:val="es-ES"/>
          </w:rPr>
          <w:delText>cuales</w:delText>
        </w:r>
      </w:del>
      <w:ins w:id="47"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8" w:author="Cesar Carcamo" w:date="2017-05-10T09:38:00Z">
        <w:r w:rsidR="005177BD">
          <w:rPr>
            <w:lang w:val="es-ES"/>
          </w:rPr>
          <w:t>.</w:t>
        </w:r>
      </w:ins>
      <w:del w:id="49" w:author="Cesar Carcamo" w:date="2017-05-10T09:38:00Z">
        <w:r w:rsidR="00343A03" w:rsidDel="005177BD">
          <w:rPr>
            <w:lang w:val="es-ES"/>
          </w:rPr>
          <w:delText>,</w:delText>
        </w:r>
      </w:del>
      <w:r w:rsidR="00343A03">
        <w:rPr>
          <w:lang w:val="es-ES"/>
        </w:rPr>
        <w:t xml:space="preserve"> </w:t>
      </w:r>
      <w:del w:id="50" w:author="Cesar Carcamo" w:date="2017-05-10T09:38:00Z">
        <w:r w:rsidR="00343A03" w:rsidDel="005177BD">
          <w:rPr>
            <w:lang w:val="es-ES"/>
          </w:rPr>
          <w:delText xml:space="preserve">es </w:delText>
        </w:r>
      </w:del>
      <w:ins w:id="51" w:author="Cesar Carcamo" w:date="2017-05-10T09:38:00Z">
        <w:r w:rsidR="005177BD">
          <w:rPr>
            <w:lang w:val="es-ES"/>
          </w:rPr>
          <w:t xml:space="preserve">Esto significa que </w:t>
        </w:r>
      </w:ins>
      <w:del w:id="52"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3" w:author="Cesar Carcamo" w:date="2017-05-10T09:38:00Z">
        <w:r w:rsidR="00343A03" w:rsidDel="00DB791F">
          <w:rPr>
            <w:lang w:val="es-ES"/>
          </w:rPr>
          <w:delText xml:space="preserve">que </w:delText>
        </w:r>
      </w:del>
      <w:del w:id="54" w:author="Cesar Carcamo" w:date="2017-05-10T09:37:00Z">
        <w:r w:rsidR="00343A03" w:rsidDel="00273E86">
          <w:rPr>
            <w:lang w:val="es-ES"/>
          </w:rPr>
          <w:delText>esta</w:delText>
        </w:r>
      </w:del>
      <w:del w:id="55" w:author="Cesar Carcamo" w:date="2017-05-10T09:38:00Z">
        <w:r w:rsidR="00343A03" w:rsidDel="00DB791F">
          <w:rPr>
            <w:lang w:val="es-ES"/>
          </w:rPr>
          <w:delText xml:space="preserve"> ingresando</w:delText>
        </w:r>
      </w:del>
      <w:ins w:id="56" w:author="Cesar Carcamo" w:date="2017-05-10T09:38:00Z">
        <w:r w:rsidR="00DB791F">
          <w:rPr>
            <w:lang w:val="es-ES"/>
          </w:rPr>
          <w:t>no se ha categorizado</w:t>
        </w:r>
      </w:ins>
      <w:r w:rsidR="00343A03">
        <w:rPr>
          <w:lang w:val="es-ES"/>
        </w:rPr>
        <w:t xml:space="preserve">, </w:t>
      </w:r>
      <w:del w:id="57" w:author="Cesar Carcamo" w:date="2017-05-10T09:39:00Z">
        <w:r w:rsidR="00343A03" w:rsidDel="00DB791F">
          <w:rPr>
            <w:lang w:val="es-ES"/>
          </w:rPr>
          <w:delText xml:space="preserve">es decir, no hay forma de colocar cada queja en un tipo de categoría para </w:delText>
        </w:r>
      </w:del>
      <w:ins w:id="58" w:author="Cesar Carcamo" w:date="2017-05-10T09:39:00Z">
        <w:r w:rsidR="00DB791F">
          <w:rPr>
            <w:lang w:val="es-ES"/>
          </w:rPr>
          <w:t xml:space="preserve">de manera que es imposible </w:t>
        </w:r>
      </w:ins>
      <w:del w:id="59" w:author="Cesar Carcamo" w:date="2017-05-10T09:39:00Z">
        <w:r w:rsidR="00343A03" w:rsidDel="00DB791F">
          <w:rPr>
            <w:lang w:val="es-ES"/>
          </w:rPr>
          <w:delText xml:space="preserve">poder </w:delText>
        </w:r>
      </w:del>
      <w:r w:rsidR="00343A03">
        <w:rPr>
          <w:lang w:val="es-ES"/>
        </w:rPr>
        <w:t>identificar cu</w:t>
      </w:r>
      <w:del w:id="60" w:author="Cesar Carcamo" w:date="2017-05-10T09:39:00Z">
        <w:r w:rsidR="00343A03" w:rsidDel="00DB791F">
          <w:rPr>
            <w:lang w:val="es-ES"/>
          </w:rPr>
          <w:delText>a</w:delText>
        </w:r>
      </w:del>
      <w:ins w:id="61" w:author="Cesar Carcamo" w:date="2017-05-10T09:39:00Z">
        <w:r w:rsidR="00DB791F">
          <w:rPr>
            <w:lang w:val="es-ES"/>
          </w:rPr>
          <w:t>á</w:t>
        </w:r>
      </w:ins>
      <w:r w:rsidR="00343A03">
        <w:rPr>
          <w:lang w:val="es-ES"/>
        </w:rPr>
        <w:t xml:space="preserve">l es el tipo de queja más recurrente, ni </w:t>
      </w:r>
      <w:del w:id="62" w:author="Cesar Carcamo" w:date="2017-05-10T09:37:00Z">
        <w:r w:rsidR="00343A03" w:rsidDel="00273E86">
          <w:rPr>
            <w:lang w:val="es-ES"/>
          </w:rPr>
          <w:delText>cuales</w:delText>
        </w:r>
      </w:del>
      <w:ins w:id="63" w:author="Cesar Carcamo" w:date="2017-05-10T09:37:00Z">
        <w:r w:rsidR="00273E86">
          <w:rPr>
            <w:lang w:val="es-ES"/>
          </w:rPr>
          <w:t>cuáles</w:t>
        </w:r>
      </w:ins>
      <w:r w:rsidR="00343A03">
        <w:rPr>
          <w:lang w:val="es-ES"/>
        </w:rPr>
        <w:t xml:space="preserve"> son los nuevos tipos de quejas que pueden estar ingresando.</w:t>
      </w:r>
      <w:del w:id="64"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5" w:author="Cesar Carcamo" w:date="2017-05-10T09:40:00Z">
        <w:r w:rsidDel="00C72803">
          <w:rPr>
            <w:lang w:val="es-ES"/>
          </w:rPr>
          <w:delText xml:space="preserve">, </w:delText>
        </w:r>
      </w:del>
      <w:ins w:id="66" w:author="Cesar Carcamo" w:date="2017-05-10T09:40:00Z">
        <w:r w:rsidR="00C72803">
          <w:rPr>
            <w:lang w:val="es-ES"/>
          </w:rPr>
          <w:t xml:space="preserve">. </w:t>
        </w:r>
      </w:ins>
      <w:del w:id="67" w:author="Cesar Carcamo" w:date="2017-05-10T09:40:00Z">
        <w:r w:rsidDel="00C72803">
          <w:rPr>
            <w:lang w:val="es-ES"/>
          </w:rPr>
          <w:delText>entonces s</w:delText>
        </w:r>
      </w:del>
      <w:ins w:id="68"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9" w:author="Cesar Carcamo" w:date="2017-05-10T09:40:00Z">
        <w:r w:rsidR="00C72803">
          <w:rPr>
            <w:lang w:val="es-ES"/>
          </w:rPr>
          <w:t>é</w:t>
        </w:r>
      </w:ins>
      <w:del w:id="70" w:author="Cesar Carcamo" w:date="2017-05-10T09:40:00Z">
        <w:r w:rsidR="00E844D8" w:rsidDel="00C72803">
          <w:rPr>
            <w:lang w:val="es-ES"/>
          </w:rPr>
          <w:delText>e</w:delText>
        </w:r>
      </w:del>
      <w:r w:rsidR="00E844D8">
        <w:rPr>
          <w:lang w:val="es-ES"/>
        </w:rPr>
        <w:t xml:space="preserve"> aspectos est</w:t>
      </w:r>
      <w:del w:id="71" w:author="Cesar Carcamo" w:date="2017-05-10T09:40:00Z">
        <w:r w:rsidR="00E844D8" w:rsidDel="00C72803">
          <w:rPr>
            <w:lang w:val="es-ES"/>
          </w:rPr>
          <w:delText>a</w:delText>
        </w:r>
      </w:del>
      <w:ins w:id="72" w:author="Cesar Carcamo" w:date="2017-05-10T09:40:00Z">
        <w:r w:rsidR="00C72803">
          <w:rPr>
            <w:lang w:val="es-ES"/>
          </w:rPr>
          <w:t>án</w:t>
        </w:r>
      </w:ins>
      <w:r w:rsidR="00E844D8">
        <w:rPr>
          <w:lang w:val="es-ES"/>
        </w:rPr>
        <w:t xml:space="preserve"> mejorando y en qu</w:t>
      </w:r>
      <w:ins w:id="73" w:author="Cesar Carcamo" w:date="2017-05-10T09:40:00Z">
        <w:r w:rsidR="00C72803">
          <w:rPr>
            <w:lang w:val="es-ES"/>
          </w:rPr>
          <w:t>é</w:t>
        </w:r>
      </w:ins>
      <w:del w:id="74" w:author="Cesar Carcamo" w:date="2017-05-10T09:40:00Z">
        <w:r w:rsidR="00E844D8" w:rsidDel="00C72803">
          <w:rPr>
            <w:lang w:val="es-ES"/>
          </w:rPr>
          <w:delText>e</w:delText>
        </w:r>
      </w:del>
      <w:r w:rsidR="00E844D8">
        <w:rPr>
          <w:lang w:val="es-ES"/>
        </w:rPr>
        <w:t xml:space="preserve"> aspectos </w:t>
      </w:r>
      <w:del w:id="75" w:author="Cesar Carcamo" w:date="2017-05-10T09:41:00Z">
        <w:r w:rsidR="00E844D8" w:rsidDel="00072535">
          <w:rPr>
            <w:lang w:val="es-ES"/>
          </w:rPr>
          <w:delText xml:space="preserve">necesitan refuerzo </w:delText>
        </w:r>
      </w:del>
      <w:r w:rsidR="00E844D8">
        <w:rPr>
          <w:lang w:val="es-ES"/>
        </w:rPr>
        <w:t>cada IPRESS</w:t>
      </w:r>
      <w:ins w:id="76"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7" w:author="Cesar Carcamo" w:date="2017-05-10T09:43:00Z">
        <w:r w:rsidR="00E844D8" w:rsidDel="006D067F">
          <w:rPr>
            <w:lang w:val="es-ES"/>
          </w:rPr>
          <w:delText>Con u</w:delText>
        </w:r>
      </w:del>
      <w:ins w:id="78" w:author="Cesar Carcamo" w:date="2017-05-10T09:43:00Z">
        <w:r w:rsidR="006D067F">
          <w:rPr>
            <w:lang w:val="es-ES"/>
          </w:rPr>
          <w:t>U</w:t>
        </w:r>
      </w:ins>
      <w:r w:rsidR="00E844D8">
        <w:rPr>
          <w:lang w:val="es-ES"/>
        </w:rPr>
        <w:t xml:space="preserve">n sistema centralizado administrado por SUSALUD, en el cual cada IPRESS </w:t>
      </w:r>
      <w:del w:id="79" w:author="Cesar Carcamo" w:date="2017-05-10T09:43:00Z">
        <w:r w:rsidR="00E844D8" w:rsidDel="006D067F">
          <w:rPr>
            <w:lang w:val="es-ES"/>
          </w:rPr>
          <w:delText>tenga como</w:delText>
        </w:r>
      </w:del>
      <w:ins w:id="80"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1"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2" w:author="Cesar Carcamo" w:date="2017-05-10T09:43:00Z">
        <w:r w:rsidR="00386FBF" w:rsidDel="00723437">
          <w:rPr>
            <w:lang w:val="es-ES"/>
          </w:rPr>
          <w:delText xml:space="preserve">solucionar </w:delText>
        </w:r>
      </w:del>
      <w:ins w:id="83" w:author="Cesar Carcamo" w:date="2017-05-10T09:43:00Z">
        <w:r w:rsidR="00723437">
          <w:rPr>
            <w:lang w:val="es-ES"/>
          </w:rPr>
          <w:t xml:space="preserve">reducir </w:t>
        </w:r>
      </w:ins>
      <w:r w:rsidR="00386FBF">
        <w:rPr>
          <w:lang w:val="es-ES"/>
        </w:rPr>
        <w:t>mucho la carga fiscalizadora de SUSALUD</w:t>
      </w:r>
      <w:ins w:id="84" w:author="Cesar Carcamo" w:date="2017-05-10T09:43:00Z">
        <w:r w:rsidR="00723437">
          <w:rPr>
            <w:lang w:val="es-ES"/>
          </w:rPr>
          <w:t>. Con este sistema</w:t>
        </w:r>
      </w:ins>
      <w:del w:id="85" w:author="Cesar Carcamo" w:date="2017-05-10T09:44:00Z">
        <w:r w:rsidR="00386FBF" w:rsidDel="00723437">
          <w:rPr>
            <w:lang w:val="es-ES"/>
          </w:rPr>
          <w:delText xml:space="preserve"> ya</w:delText>
        </w:r>
      </w:del>
      <w:ins w:id="86" w:author="Cesar Carcamo" w:date="2017-05-10T09:44:00Z">
        <w:r w:rsidR="00723437">
          <w:rPr>
            <w:lang w:val="es-ES"/>
          </w:rPr>
          <w:t xml:space="preserve"> se </w:t>
        </w:r>
      </w:ins>
      <w:del w:id="87" w:author="Cesar Carcamo" w:date="2017-05-10T09:44:00Z">
        <w:r w:rsidR="00386FBF" w:rsidDel="00723437">
          <w:rPr>
            <w:lang w:val="es-ES"/>
          </w:rPr>
          <w:delText xml:space="preserve"> que </w:delText>
        </w:r>
      </w:del>
      <w:r w:rsidR="00386FBF">
        <w:rPr>
          <w:lang w:val="es-ES"/>
        </w:rPr>
        <w:t>podría</w:t>
      </w:r>
      <w:del w:id="88"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9"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w:t>
      </w:r>
      <w:r w:rsidR="00213CBD">
        <w:rPr>
          <w:lang w:val="es-ES"/>
        </w:rPr>
        <w:lastRenderedPageBreak/>
        <w:t>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0F9DB53B" w:rsidR="001C3775" w:rsidRDefault="001C3775" w:rsidP="005F0C3A">
      <w:pPr>
        <w:jc w:val="both"/>
        <w:rPr>
          <w:lang w:val="es-ES"/>
        </w:rPr>
      </w:pPr>
      <w:r>
        <w:rPr>
          <w:lang w:val="es-ES"/>
        </w:rPr>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4E4E18">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4)", "plainTextFormattedCitation" : "(24)", "previouslyFormattedCitation" : "(24)" }, "properties" : { "noteIndex" : 0 }, "schema" : "https://github.com/citation-style-language/schema/raw/master/csl-citation.json" }</w:instrText>
      </w:r>
      <w:r w:rsidR="00B43145">
        <w:rPr>
          <w:lang w:val="es-ES"/>
        </w:rPr>
        <w:fldChar w:fldCharType="separate"/>
      </w:r>
      <w:r w:rsidR="004B6EE8" w:rsidRPr="004B6EE8">
        <w:rPr>
          <w:noProof/>
          <w:lang w:val="es-ES"/>
        </w:rPr>
        <w:t>(24)</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1EB8ED12"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4E4E18">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5)", "plainTextFormattedCitation" : "(25)", "previouslyFormattedCitation" : "(25)" }, "properties" : { "noteIndex" : 0 }, "schema" : "https://github.com/citation-style-language/schema/raw/master/csl-citation.json" }</w:instrText>
      </w:r>
      <w:r w:rsidR="00B43145">
        <w:rPr>
          <w:lang w:val="es-ES"/>
        </w:rPr>
        <w:fldChar w:fldCharType="separate"/>
      </w:r>
      <w:r w:rsidR="004B6EE8" w:rsidRPr="004B6EE8">
        <w:rPr>
          <w:noProof/>
          <w:lang w:val="es-ES"/>
        </w:rPr>
        <w:t>(25)</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03469D37"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4E4E18">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6)", "plainTextFormattedCitation" : "(26)", "previouslyFormattedCitation" : "(26)" }, "properties" : { "noteIndex" : 0 }, "schema" : "https://github.com/citation-style-language/schema/raw/master/csl-citation.json" }</w:instrText>
      </w:r>
      <w:r w:rsidR="00B43145">
        <w:rPr>
          <w:lang w:val="es-ES"/>
        </w:rPr>
        <w:fldChar w:fldCharType="separate"/>
      </w:r>
      <w:r w:rsidR="004B6EE8" w:rsidRPr="004B6EE8">
        <w:rPr>
          <w:noProof/>
          <w:lang w:val="es-ES"/>
        </w:rPr>
        <w:t>(26)</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Proponer un diseño centrado en el usuario siguiendo los lineamientos de interfaz y experiencia de usuario para un sistema de gestión de reclamos presentados por 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90" w:author="Cesar Carcamo" w:date="2017-05-10T09:45:00Z">
        <w:r w:rsidDel="00574742">
          <w:rPr>
            <w:lang w:val="es-ES"/>
          </w:rPr>
          <w:delText>mente</w:delText>
        </w:r>
      </w:del>
      <w:r>
        <w:rPr>
          <w:lang w:val="es-ES"/>
        </w:rPr>
        <w:t>.</w:t>
      </w:r>
    </w:p>
    <w:p w14:paraId="6853A060" w14:textId="789DBD4B" w:rsidR="00B43145" w:rsidRPr="00702EBE" w:rsidRDefault="00116E08" w:rsidP="005F0C3A">
      <w:pPr>
        <w:pStyle w:val="Prrafodelista"/>
        <w:numPr>
          <w:ilvl w:val="0"/>
          <w:numId w:val="6"/>
        </w:numPr>
        <w:jc w:val="both"/>
      </w:pPr>
      <w:del w:id="91" w:author="Cesar Carcamo" w:date="2017-05-10T09:46:00Z">
        <w:r w:rsidRPr="00702EBE" w:rsidDel="00574742">
          <w:rPr>
            <w:lang w:val="es-ES"/>
          </w:rPr>
          <w:delText>Evalua</w:delText>
        </w:r>
      </w:del>
      <w:ins w:id="92" w:author="Cesar Carcamo" w:date="2017-05-10T09:46:00Z">
        <w:r w:rsidR="00574742">
          <w:rPr>
            <w:lang w:val="es-ES"/>
          </w:rPr>
          <w:t>Comparar</w:t>
        </w:r>
      </w:ins>
      <w:del w:id="93" w:author="Cesar Carcamo" w:date="2017-05-10T09:46:00Z">
        <w:r w:rsidRPr="00702EBE" w:rsidDel="00574742">
          <w:rPr>
            <w:lang w:val="es-ES"/>
          </w:rPr>
          <w:delText>ción</w:delText>
        </w:r>
      </w:del>
      <w:r w:rsidRPr="00702EBE">
        <w:rPr>
          <w:lang w:val="es-ES"/>
        </w:rPr>
        <w:t xml:space="preserve"> </w:t>
      </w:r>
      <w:del w:id="94" w:author="Cesar Carcamo" w:date="2017-05-10T09:46:00Z">
        <w:r w:rsidRPr="00702EBE" w:rsidDel="00574742">
          <w:rPr>
            <w:lang w:val="es-ES"/>
          </w:rPr>
          <w:delText>d</w:delText>
        </w:r>
      </w:del>
      <w:r w:rsidRPr="00702EBE">
        <w:rPr>
          <w:lang w:val="es-ES"/>
        </w:rPr>
        <w:t xml:space="preserve">el sistema propuesto </w:t>
      </w:r>
      <w:del w:id="95" w:author="Cesar Carcamo" w:date="2017-05-10T09:46:00Z">
        <w:r w:rsidRPr="00702EBE" w:rsidDel="00574742">
          <w:rPr>
            <w:lang w:val="es-ES"/>
          </w:rPr>
          <w:delText xml:space="preserve">vs </w:delText>
        </w:r>
      </w:del>
      <w:ins w:id="96" w:author="Cesar Carcamo" w:date="2017-05-10T09:46:00Z">
        <w:r w:rsidR="00574742">
          <w:rPr>
            <w:lang w:val="es-ES"/>
          </w:rPr>
          <w:t>con el</w:t>
        </w:r>
        <w:r w:rsidR="00574742" w:rsidRPr="00702EBE">
          <w:rPr>
            <w:lang w:val="es-ES"/>
          </w:rPr>
          <w:t xml:space="preserve"> </w:t>
        </w:r>
      </w:ins>
      <w:del w:id="97" w:author="Cesar Carcamo" w:date="2017-05-10T09:46:00Z">
        <w:r w:rsidRPr="00702EBE" w:rsidDel="00574742">
          <w:rPr>
            <w:lang w:val="es-ES"/>
          </w:rPr>
          <w:delText>S</w:delText>
        </w:r>
      </w:del>
      <w:ins w:id="98"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13E49" w:rsidRDefault="00695A1E" w:rsidP="005F0C3A">
      <w:pPr>
        <w:pStyle w:val="Prrafodelista"/>
        <w:numPr>
          <w:ilvl w:val="1"/>
          <w:numId w:val="1"/>
        </w:numPr>
        <w:jc w:val="both"/>
        <w:rPr>
          <w:lang w:val="es-ES"/>
        </w:rPr>
      </w:pPr>
      <w:r w:rsidRPr="00F13E49">
        <w:rPr>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9" w:author="Cesar Carcamo" w:date="2017-05-10T09:50:00Z">
        <w:r w:rsidR="00013BCA">
          <w:rPr>
            <w:lang w:val="es-ES"/>
          </w:rPr>
          <w:t>dirigidas a</w:t>
        </w:r>
      </w:ins>
      <w:del w:id="100" w:author="Cesar Carcamo" w:date="2017-05-10T09:50:00Z">
        <w:r w:rsidDel="00013BCA">
          <w:rPr>
            <w:lang w:val="es-ES"/>
          </w:rPr>
          <w:delText>con</w:delText>
        </w:r>
      </w:del>
      <w:r>
        <w:rPr>
          <w:lang w:val="es-ES"/>
        </w:rPr>
        <w:t xml:space="preserve"> los propios usuarios del sistema</w:t>
      </w:r>
      <w:ins w:id="101" w:author="Cesar Carcamo" w:date="2017-05-10T09:50:00Z">
        <w:r w:rsidR="00013BCA">
          <w:rPr>
            <w:lang w:val="es-ES"/>
          </w:rPr>
          <w:t>,</w:t>
        </w:r>
      </w:ins>
      <w:r>
        <w:rPr>
          <w:lang w:val="es-ES"/>
        </w:rPr>
        <w:t xml:space="preserve"> midiendo la capacidad del sistema </w:t>
      </w:r>
      <w:del w:id="102" w:author="Cesar Carcamo" w:date="2017-05-10T09:50:00Z">
        <w:r w:rsidDel="00013BCA">
          <w:rPr>
            <w:lang w:val="es-ES"/>
          </w:rPr>
          <w:delText>en</w:delText>
        </w:r>
      </w:del>
      <w:ins w:id="103" w:author="Cesar Carcamo" w:date="2017-05-10T09:50:00Z">
        <w:r w:rsidR="00013BCA">
          <w:rPr>
            <w:lang w:val="es-ES"/>
          </w:rPr>
          <w:t>de</w:t>
        </w:r>
      </w:ins>
      <w:r>
        <w:rPr>
          <w:lang w:val="es-ES"/>
        </w:rPr>
        <w:t xml:space="preserve"> cumplir el objetivo </w:t>
      </w:r>
      <w:del w:id="104" w:author="Cesar Carcamo" w:date="2017-05-10T09:50:00Z">
        <w:r w:rsidDel="00013BCA">
          <w:rPr>
            <w:lang w:val="es-ES"/>
          </w:rPr>
          <w:delText xml:space="preserve">por </w:delText>
        </w:r>
      </w:del>
      <w:ins w:id="105"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13E49" w:rsidRDefault="00B61FCF" w:rsidP="005F0C3A">
      <w:pPr>
        <w:pStyle w:val="Prrafodelista"/>
        <w:numPr>
          <w:ilvl w:val="1"/>
          <w:numId w:val="1"/>
        </w:numPr>
        <w:jc w:val="both"/>
        <w:rPr>
          <w:lang w:val="es-ES"/>
        </w:rPr>
      </w:pPr>
      <w:r w:rsidRPr="00F13E49">
        <w:rPr>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6" w:author="Cesar Carcamo" w:date="2017-05-10T09:50:00Z">
        <w:r w:rsidDel="00013BCA">
          <w:rPr>
            <w:lang w:val="es-ES"/>
          </w:rPr>
          <w:delText>i</w:delText>
        </w:r>
      </w:del>
      <w:ins w:id="107"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8" w:author="Cesar Carcamo" w:date="2017-05-10T09:53:00Z">
        <w:r w:rsidR="00AD7C1E" w:rsidDel="00D60D09">
          <w:rPr>
            <w:lang w:val="es-ES"/>
          </w:rPr>
          <w:delText>Con e</w:delText>
        </w:r>
      </w:del>
      <w:ins w:id="109" w:author="Cesar Carcamo" w:date="2017-05-10T09:53:00Z">
        <w:r w:rsidR="00D60D09">
          <w:rPr>
            <w:lang w:val="es-ES"/>
          </w:rPr>
          <w:t>E</w:t>
        </w:r>
      </w:ins>
      <w:r w:rsidR="00AD7C1E">
        <w:rPr>
          <w:lang w:val="es-ES"/>
        </w:rPr>
        <w:t>ste sistema web, podría</w:t>
      </w:r>
      <w:ins w:id="110" w:author="Cesar Carcamo" w:date="2017-05-10T09:54:00Z">
        <w:r w:rsidR="00D60D09">
          <w:rPr>
            <w:lang w:val="es-ES"/>
          </w:rPr>
          <w:t xml:space="preserve"> ser accedido por todos los actores en el proceso de reclamo, desde  </w:t>
        </w:r>
      </w:ins>
      <w:ins w:id="111" w:author="Cesar Carcamo" w:date="2017-05-10T09:55:00Z">
        <w:r w:rsidR="00D60D09">
          <w:rPr>
            <w:lang w:val="es-ES"/>
          </w:rPr>
          <w:t>asegurados</w:t>
        </w:r>
      </w:ins>
      <w:del w:id="112" w:author="Cesar Carcamo" w:date="2017-05-10T09:54:00Z">
        <w:r w:rsidR="00AD7C1E" w:rsidDel="00D60D09">
          <w:rPr>
            <w:lang w:val="es-ES"/>
          </w:rPr>
          <w:delText xml:space="preserve">n </w:delText>
        </w:r>
      </w:del>
      <w:ins w:id="113" w:author="Cesar Carcamo" w:date="2017-05-10T09:54:00Z">
        <w:r w:rsidR="00D60D09">
          <w:rPr>
            <w:lang w:val="es-ES"/>
          </w:rPr>
          <w:t xml:space="preserve"> </w:t>
        </w:r>
      </w:ins>
      <w:ins w:id="114" w:author="Cesar Carcamo" w:date="2017-05-10T09:55:00Z">
        <w:r w:rsidR="00D60D09">
          <w:rPr>
            <w:lang w:val="es-ES"/>
          </w:rPr>
          <w:t xml:space="preserve">en </w:t>
        </w:r>
      </w:ins>
      <w:ins w:id="115" w:author="Cesar Carcamo" w:date="2017-05-10T09:54:00Z">
        <w:r w:rsidR="00D60D09">
          <w:rPr>
            <w:lang w:val="es-ES"/>
          </w:rPr>
          <w:t xml:space="preserve">lugares remotos, </w:t>
        </w:r>
      </w:ins>
      <w:del w:id="116"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7"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8" w:author="Cesar Carcamo" w:date="2017-05-10T09:56:00Z">
        <w:r w:rsidR="00260235">
          <w:rPr>
            <w:lang w:val="es-ES"/>
          </w:rPr>
          <w:t>í</w:t>
        </w:r>
      </w:ins>
      <w:del w:id="119"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20" w:author="Cesar Carcamo" w:date="2017-05-10T09:56:00Z">
        <w:r w:rsidR="00C5684C">
          <w:rPr>
            <w:lang w:val="es-ES"/>
          </w:rPr>
          <w:t>I</w:t>
        </w:r>
      </w:ins>
      <w:del w:id="121"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lastRenderedPageBreak/>
        <w:t xml:space="preserve">En el sistema web planteado, los usuarios podrán realizar todas las acciones </w:t>
      </w:r>
      <w:ins w:id="122" w:author="Cesar Carcamo" w:date="2017-05-10T09:57:00Z">
        <w:r w:rsidR="00C5684C">
          <w:rPr>
            <w:lang w:val="es-ES"/>
          </w:rPr>
          <w:t xml:space="preserve">correspondientes a </w:t>
        </w:r>
      </w:ins>
      <w:del w:id="123" w:author="Cesar Carcamo" w:date="2017-05-10T09:57:00Z">
        <w:r w:rsidDel="00C5684C">
          <w:rPr>
            <w:lang w:val="es-ES"/>
          </w:rPr>
          <w:delText xml:space="preserve">competentes dependiendo de </w:delText>
        </w:r>
      </w:del>
      <w:r>
        <w:rPr>
          <w:lang w:val="es-ES"/>
        </w:rPr>
        <w:t xml:space="preserve">su tipo de usuario </w:t>
      </w:r>
      <w:del w:id="124"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t>Esta tesis b</w:t>
      </w:r>
      <w:r w:rsidR="005C0129">
        <w:rPr>
          <w:lang w:val="es-ES"/>
        </w:rPr>
        <w:t>usca proponer un diseño de un sistema. Una vez terminad</w:t>
      </w:r>
      <w:ins w:id="125" w:author="Cesar Carcamo" w:date="2017-05-10T09:58:00Z">
        <w:r w:rsidR="00322045">
          <w:rPr>
            <w:lang w:val="es-ES"/>
          </w:rPr>
          <w:t>a</w:t>
        </w:r>
      </w:ins>
      <w:del w:id="126" w:author="Cesar Carcamo" w:date="2017-05-10T09:58:00Z">
        <w:r w:rsidR="005C0129" w:rsidDel="00322045">
          <w:rPr>
            <w:lang w:val="es-ES"/>
          </w:rPr>
          <w:delText>o</w:delText>
        </w:r>
      </w:del>
      <w:r w:rsidR="005C0129">
        <w:rPr>
          <w:lang w:val="es-ES"/>
        </w:rPr>
        <w:t>s l</w:t>
      </w:r>
      <w:ins w:id="127" w:author="Cesar Carcamo" w:date="2017-05-10T09:58:00Z">
        <w:r w:rsidR="00322045">
          <w:rPr>
            <w:lang w:val="es-ES"/>
          </w:rPr>
          <w:t xml:space="preserve">as evaluaciones </w:t>
        </w:r>
      </w:ins>
      <w:del w:id="128" w:author="Cesar Carcamo" w:date="2017-05-10T09:58:00Z">
        <w:r w:rsidR="005C0129" w:rsidDel="00322045">
          <w:rPr>
            <w:lang w:val="es-ES"/>
          </w:rPr>
          <w:delText xml:space="preserve">os testeos </w:delText>
        </w:r>
      </w:del>
      <w:r w:rsidR="005C0129">
        <w:rPr>
          <w:lang w:val="es-ES"/>
        </w:rPr>
        <w:t>de los prototipos por el usuario, se entregar</w:t>
      </w:r>
      <w:del w:id="129" w:author="Cesar Carcamo" w:date="2017-05-10T09:58:00Z">
        <w:r w:rsidR="005C0129" w:rsidDel="00322045">
          <w:rPr>
            <w:lang w:val="es-ES"/>
          </w:rPr>
          <w:delText>a</w:delText>
        </w:r>
      </w:del>
      <w:ins w:id="130" w:author="Cesar Carcamo" w:date="2017-05-10T09:58:00Z">
        <w:r w:rsidR="00322045">
          <w:rPr>
            <w:lang w:val="es-ES"/>
          </w:rPr>
          <w:t>á</w:t>
        </w:r>
      </w:ins>
      <w:del w:id="131"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2" w:author="Cesar Carcamo" w:date="2017-05-10T09:59:00Z">
        <w:r w:rsidR="00477360">
          <w:rPr>
            <w:lang w:val="es-ES"/>
          </w:rPr>
          <w:t xml:space="preserve">la evaluación </w:t>
        </w:r>
      </w:ins>
      <w:del w:id="133" w:author="Cesar Carcamo" w:date="2017-05-10T09:59:00Z">
        <w:r w:rsidR="005C0129" w:rsidDel="00477360">
          <w:rPr>
            <w:lang w:val="es-ES"/>
          </w:rPr>
          <w:delText xml:space="preserve">el testeo </w:delText>
        </w:r>
      </w:del>
      <w:r w:rsidR="005C0129">
        <w:rPr>
          <w:lang w:val="es-ES"/>
        </w:rPr>
        <w:t xml:space="preserve">de prototipos. No se </w:t>
      </w:r>
      <w:ins w:id="134" w:author="Cesar Carcamo" w:date="2017-05-10T09:59:00Z">
        <w:r w:rsidR="00477360">
          <w:rPr>
            <w:lang w:val="es-ES"/>
          </w:rPr>
          <w:t xml:space="preserve">anticipa la </w:t>
        </w:r>
      </w:ins>
      <w:r w:rsidR="005C0129">
        <w:rPr>
          <w:lang w:val="es-ES"/>
        </w:rPr>
        <w:t>entrega</w:t>
      </w:r>
      <w:del w:id="135" w:author="Cesar Carcamo" w:date="2017-05-10T09:59:00Z">
        <w:r w:rsidR="005C0129" w:rsidDel="00477360">
          <w:rPr>
            <w:lang w:val="es-ES"/>
          </w:rPr>
          <w:delText>rá</w:delText>
        </w:r>
      </w:del>
      <w:ins w:id="136"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13E49" w:rsidRDefault="007B75BF" w:rsidP="005F0C3A">
      <w:pPr>
        <w:pStyle w:val="Prrafodelista"/>
        <w:numPr>
          <w:ilvl w:val="2"/>
          <w:numId w:val="1"/>
        </w:numPr>
        <w:jc w:val="both"/>
        <w:rPr>
          <w:lang w:val="es-ES"/>
        </w:rPr>
      </w:pPr>
      <w:r w:rsidRPr="00F13E49">
        <w:rPr>
          <w:lang w:val="es-ES"/>
        </w:rPr>
        <w:t>Investigación de usuarios</w:t>
      </w:r>
    </w:p>
    <w:p w14:paraId="51CF1D72" w14:textId="77777777" w:rsidR="009A0A05" w:rsidRDefault="009A0A05" w:rsidP="005F0C3A">
      <w:pPr>
        <w:jc w:val="both"/>
        <w:rPr>
          <w:lang w:val="es-ES"/>
        </w:rPr>
      </w:pPr>
    </w:p>
    <w:p w14:paraId="11A97FAD" w14:textId="7A471DE7" w:rsidR="00D3624C" w:rsidRDefault="00A04048" w:rsidP="005F0C3A">
      <w:pPr>
        <w:jc w:val="both"/>
        <w:rPr>
          <w:lang w:val="es-ES"/>
        </w:rPr>
      </w:pPr>
      <w:r>
        <w:rPr>
          <w:lang w:val="es-ES"/>
        </w:rPr>
        <w:t>La investigación de usuarios se realizará mediante entrevistas a profundidad, donde se entrevistara</w:t>
      </w:r>
      <w:del w:id="137" w:author="Cesar Carcamo" w:date="2017-05-10T10:00:00Z">
        <w:r w:rsidDel="00A32B2E">
          <w:rPr>
            <w:lang w:val="es-ES"/>
          </w:rPr>
          <w:delText>n</w:delText>
        </w:r>
      </w:del>
      <w:r>
        <w:rPr>
          <w:lang w:val="es-ES"/>
        </w:rPr>
        <w:t xml:space="preserve"> a los diversos usuarios del sistema para poder reconocer principalmente cu</w:t>
      </w:r>
      <w:ins w:id="138" w:author="Cesar Carcamo" w:date="2017-05-10T10:00:00Z">
        <w:r w:rsidR="00A32B2E">
          <w:rPr>
            <w:lang w:val="es-ES"/>
          </w:rPr>
          <w:t>á</w:t>
        </w:r>
      </w:ins>
      <w:del w:id="139" w:author="Cesar Carcamo" w:date="2017-05-10T10:00:00Z">
        <w:r w:rsidDel="00A32B2E">
          <w:rPr>
            <w:lang w:val="es-ES"/>
          </w:rPr>
          <w:delText>a</w:delText>
        </w:r>
      </w:del>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w:t>
      </w:r>
      <w:del w:id="140" w:author="Cesar Carcamo" w:date="2017-05-10T10:00:00Z">
        <w:r w:rsidDel="00A32B2E">
          <w:rPr>
            <w:lang w:val="es-ES"/>
          </w:rPr>
          <w:delText>n</w:delText>
        </w:r>
      </w:del>
      <w:r>
        <w:rPr>
          <w:lang w:val="es-ES"/>
        </w:rPr>
        <w:t xml:space="preserve"> sacar </w:t>
      </w:r>
      <w:del w:id="141" w:author="Cesar Carcamo" w:date="2017-05-10T10:00:00Z">
        <w:r w:rsidDel="00A32B2E">
          <w:rPr>
            <w:lang w:val="es-ES"/>
          </w:rPr>
          <w:delText xml:space="preserve">los diversos </w:delText>
        </w:r>
      </w:del>
      <w:r>
        <w:rPr>
          <w:lang w:val="es-ES"/>
        </w:rPr>
        <w:t>requerimientos que tenga</w:t>
      </w:r>
      <w:del w:id="142"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3" w:author="Cesar Carcamo" w:date="2017-05-10T10:00:00Z">
        <w:r w:rsidR="006D47AC" w:rsidDel="00A32B2E">
          <w:rPr>
            <w:lang w:val="es-ES"/>
          </w:rPr>
          <w:delText xml:space="preserve">a </w:delText>
        </w:r>
      </w:del>
      <w:r w:rsidR="006D47AC">
        <w:rPr>
          <w:lang w:val="es-ES"/>
        </w:rPr>
        <w:t>tanto sus requerimientos como</w:t>
      </w:r>
      <w:r w:rsidR="00B402DF">
        <w:rPr>
          <w:lang w:val="es-ES"/>
        </w:rPr>
        <w:t xml:space="preserve"> los requerimientos de SUSALUD.</w:t>
      </w:r>
    </w:p>
    <w:p w14:paraId="2E93BA7C" w14:textId="77777777" w:rsidR="00D3624C" w:rsidRPr="009A0A05" w:rsidRDefault="00D3624C" w:rsidP="005F0C3A">
      <w:pPr>
        <w:jc w:val="both"/>
        <w:rPr>
          <w:lang w:val="es-ES"/>
        </w:rPr>
      </w:pPr>
    </w:p>
    <w:p w14:paraId="7465E815" w14:textId="5673D224" w:rsidR="009B6230" w:rsidRPr="00F13E49" w:rsidRDefault="00B402DF" w:rsidP="005F0C3A">
      <w:pPr>
        <w:pStyle w:val="Prrafodelista"/>
        <w:numPr>
          <w:ilvl w:val="2"/>
          <w:numId w:val="1"/>
        </w:numPr>
        <w:jc w:val="both"/>
        <w:rPr>
          <w:lang w:val="es-ES"/>
        </w:rPr>
      </w:pPr>
      <w:r>
        <w:rPr>
          <w:lang w:val="es-ES"/>
        </w:rPr>
        <w:t xml:space="preserve">Diseño y </w:t>
      </w:r>
      <w:proofErr w:type="spellStart"/>
      <w:r w:rsidR="009B6230" w:rsidRPr="00F13E49">
        <w:rPr>
          <w:lang w:val="es-ES"/>
        </w:rPr>
        <w:t>Prototipado</w:t>
      </w:r>
      <w:proofErr w:type="spellEnd"/>
    </w:p>
    <w:p w14:paraId="048560F3" w14:textId="77777777" w:rsidR="00D3624C" w:rsidRDefault="00D3624C" w:rsidP="005F0C3A">
      <w:pPr>
        <w:jc w:val="both"/>
        <w:rPr>
          <w:lang w:val="es-ES"/>
        </w:rPr>
      </w:pPr>
    </w:p>
    <w:p w14:paraId="0BE4EC60" w14:textId="4AFAF591"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B53D0B" w:rsidRPr="00714298">
        <w:rPr>
          <w:i/>
          <w:lang w:val="es-ES"/>
          <w:rPrChange w:id="144" w:author="Cesar Carcamo" w:date="2017-05-10T10:01:00Z">
            <w:rPr>
              <w:lang w:val="es-ES"/>
            </w:rPr>
          </w:rPrChange>
        </w:rPr>
        <w:t>wireframes</w:t>
      </w:r>
      <w:proofErr w:type="spellEnd"/>
      <w:r w:rsidR="00B53D0B">
        <w:rPr>
          <w:lang w:val="es-ES"/>
        </w:rPr>
        <w:t xml:space="preserve"> en papel para poder determinar el mejor diseño que requerirá cada p</w:t>
      </w:r>
      <w:ins w:id="145" w:author="Cesar Carcamo" w:date="2017-05-10T10:01:00Z">
        <w:r w:rsidR="00714298">
          <w:rPr>
            <w:lang w:val="es-ES"/>
          </w:rPr>
          <w:t>á</w:t>
        </w:r>
      </w:ins>
      <w:del w:id="146" w:author="Cesar Carcamo" w:date="2017-05-10T10:01:00Z">
        <w:r w:rsidR="00B53D0B" w:rsidDel="00714298">
          <w:rPr>
            <w:lang w:val="es-ES"/>
          </w:rPr>
          <w:delText>a</w:delText>
        </w:r>
      </w:del>
      <w:r w:rsidR="00B53D0B">
        <w:rPr>
          <w:lang w:val="es-ES"/>
        </w:rPr>
        <w:t>gina del sistema</w:t>
      </w:r>
      <w:del w:id="147" w:author="Cesar Carcamo" w:date="2017-05-10T10:01:00Z">
        <w:r w:rsidR="00B53D0B" w:rsidDel="00714298">
          <w:rPr>
            <w:lang w:val="es-ES"/>
          </w:rPr>
          <w:delText>,</w:delText>
        </w:r>
      </w:del>
      <w:ins w:id="148" w:author="Cesar Carcamo" w:date="2017-05-10T10:01:00Z">
        <w:r w:rsidR="00714298">
          <w:rPr>
            <w:lang w:val="es-ES"/>
          </w:rPr>
          <w:t>.</w:t>
        </w:r>
      </w:ins>
      <w:r w:rsidR="00B53D0B">
        <w:rPr>
          <w:lang w:val="es-ES"/>
        </w:rPr>
        <w:t xml:space="preserve"> </w:t>
      </w:r>
      <w:del w:id="149" w:author="Cesar Carcamo" w:date="2017-05-10T10:01:00Z">
        <w:r w:rsidR="00B53D0B" w:rsidDel="00714298">
          <w:rPr>
            <w:lang w:val="es-ES"/>
          </w:rPr>
          <w:delText>c</w:delText>
        </w:r>
      </w:del>
      <w:ins w:id="150" w:author="Cesar Carcamo" w:date="2017-05-10T10:01:00Z">
        <w:r w:rsidR="00714298">
          <w:rPr>
            <w:lang w:val="es-ES"/>
          </w:rPr>
          <w:t>C</w:t>
        </w:r>
      </w:ins>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del w:id="151" w:author="Cesar Carcamo" w:date="2017-05-10T10:01:00Z">
        <w:r w:rsidR="00B53D0B" w:rsidDel="00714298">
          <w:rPr>
            <w:lang w:val="es-ES"/>
          </w:rPr>
          <w:delText>a</w:delText>
        </w:r>
      </w:del>
      <w:ins w:id="152" w:author="Cesar Carcamo" w:date="2017-05-10T10:01:00Z">
        <w:r w:rsidR="00714298">
          <w:rPr>
            <w:lang w:val="es-ES"/>
          </w:rPr>
          <w:t>á</w:t>
        </w:r>
      </w:ins>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3" w:author="Cesar Carcamo" w:date="2017-05-10T10:03:00Z">
        <w:r w:rsidDel="007C0ED7">
          <w:rPr>
            <w:lang w:val="es-ES"/>
          </w:rPr>
          <w:delText>n</w:delText>
        </w:r>
      </w:del>
      <w:r>
        <w:rPr>
          <w:lang w:val="es-ES"/>
        </w:rPr>
        <w:t xml:space="preserve"> herramientas para </w:t>
      </w:r>
      <w:proofErr w:type="spellStart"/>
      <w:r>
        <w:rPr>
          <w:lang w:val="es-ES"/>
        </w:rPr>
        <w:t>prototipado</w:t>
      </w:r>
      <w:proofErr w:type="spellEnd"/>
      <w:r>
        <w:rPr>
          <w:lang w:val="es-ES"/>
        </w:rPr>
        <w:t xml:space="preserve"> </w:t>
      </w:r>
      <w:ins w:id="154" w:author="Cesar Carcamo" w:date="2017-05-10T10:03:00Z">
        <w:r w:rsidR="007C0ED7">
          <w:rPr>
            <w:lang w:val="es-ES"/>
          </w:rPr>
          <w:t xml:space="preserve">tales </w:t>
        </w:r>
      </w:ins>
      <w:r>
        <w:rPr>
          <w:lang w:val="es-ES"/>
        </w:rPr>
        <w:t xml:space="preserve">como </w:t>
      </w:r>
      <w:proofErr w:type="spellStart"/>
      <w:r>
        <w:rPr>
          <w:lang w:val="es-ES"/>
        </w:rPr>
        <w:t>Justinmind</w:t>
      </w:r>
      <w:proofErr w:type="spellEnd"/>
      <w:r>
        <w:rPr>
          <w:lang w:val="es-ES"/>
        </w:rPr>
        <w:t xml:space="preserve">, </w:t>
      </w:r>
      <w:del w:id="155" w:author="Cesar Carcamo" w:date="2017-05-10T10:03:00Z">
        <w:r w:rsidDel="007C0ED7">
          <w:rPr>
            <w:lang w:val="es-ES"/>
          </w:rPr>
          <w:delText xml:space="preserve">donde </w:delText>
        </w:r>
      </w:del>
      <w:ins w:id="156"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7" w:author="Cesar Carcamo" w:date="2017-05-10T10:04:00Z">
        <w:r w:rsidR="007C0ED7">
          <w:rPr>
            <w:lang w:val="es-ES"/>
          </w:rPr>
          <w:t>identificar</w:t>
        </w:r>
      </w:ins>
      <w:del w:id="158" w:author="Cesar Carcamo" w:date="2017-05-10T10:04:00Z">
        <w:r w:rsidDel="007C0ED7">
          <w:rPr>
            <w:lang w:val="es-ES"/>
          </w:rPr>
          <w:delText>encontrar</w:delText>
        </w:r>
      </w:del>
      <w:r>
        <w:rPr>
          <w:lang w:val="es-ES"/>
        </w:rPr>
        <w:t xml:space="preserve"> posibles errores de diseño que </w:t>
      </w:r>
      <w:del w:id="159" w:author="Cesar Carcamo" w:date="2017-05-10T10:04:00Z">
        <w:r w:rsidDel="007C0ED7">
          <w:rPr>
            <w:lang w:val="es-ES"/>
          </w:rPr>
          <w:delText>no permitan</w:delText>
        </w:r>
      </w:del>
      <w:ins w:id="160" w:author="Cesar Carcamo" w:date="2017-05-10T10:04:00Z">
        <w:r w:rsidR="007C0ED7">
          <w:rPr>
            <w:lang w:val="es-ES"/>
          </w:rPr>
          <w:t>impidan</w:t>
        </w:r>
      </w:ins>
      <w:r>
        <w:rPr>
          <w:lang w:val="es-ES"/>
        </w:rPr>
        <w:t xml:space="preserve"> a los diversos usuarios</w:t>
      </w:r>
      <w:del w:id="161" w:author="Cesar Carcamo" w:date="2017-05-10T10:04:00Z">
        <w:r w:rsidDel="008F65EF">
          <w:rPr>
            <w:lang w:val="es-ES"/>
          </w:rPr>
          <w:delText>,</w:delText>
        </w:r>
      </w:del>
      <w:r>
        <w:rPr>
          <w:lang w:val="es-ES"/>
        </w:rPr>
        <w:t xml:space="preserve"> realizar una tarea espec</w:t>
      </w:r>
      <w:del w:id="162" w:author="Cesar Carcamo" w:date="2017-05-10T10:04:00Z">
        <w:r w:rsidDel="008F65EF">
          <w:rPr>
            <w:lang w:val="es-ES"/>
          </w:rPr>
          <w:delText>i</w:delText>
        </w:r>
      </w:del>
      <w:ins w:id="163"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65BE0E19" w:rsidR="009B6230" w:rsidRPr="00F13E49" w:rsidRDefault="002B2847" w:rsidP="005F0C3A">
      <w:pPr>
        <w:pStyle w:val="Prrafodelista"/>
        <w:numPr>
          <w:ilvl w:val="2"/>
          <w:numId w:val="1"/>
        </w:numPr>
        <w:jc w:val="both"/>
        <w:rPr>
          <w:lang w:val="es-ES"/>
        </w:rPr>
      </w:pPr>
      <w:r>
        <w:rPr>
          <w:lang w:val="es-ES"/>
        </w:rPr>
        <w:t>Pruebas de Usuario</w:t>
      </w:r>
    </w:p>
    <w:p w14:paraId="273CF2A9" w14:textId="77777777" w:rsidR="007B75BF" w:rsidRPr="007B75BF" w:rsidRDefault="007B75BF" w:rsidP="005F0C3A">
      <w:pPr>
        <w:jc w:val="both"/>
        <w:rPr>
          <w:lang w:val="es-ES"/>
        </w:rPr>
      </w:pPr>
    </w:p>
    <w:p w14:paraId="6835FA62" w14:textId="0BB484D7" w:rsidR="009F7E3D" w:rsidRDefault="00B402DF" w:rsidP="005F0C3A">
      <w:pPr>
        <w:jc w:val="both"/>
        <w:rPr>
          <w:lang w:val="es-ES"/>
        </w:rPr>
      </w:pPr>
      <w:r>
        <w:rPr>
          <w:lang w:val="es-ES"/>
        </w:rPr>
        <w:t xml:space="preserve">Se realizara </w:t>
      </w:r>
      <w:del w:id="164" w:author="Cesar Carcamo" w:date="2017-05-10T10:04:00Z">
        <w:r w:rsidR="007B75BF" w:rsidDel="008F65EF">
          <w:rPr>
            <w:lang w:val="es-ES"/>
          </w:rPr>
          <w:delText>os testeos</w:delText>
        </w:r>
      </w:del>
      <w:ins w:id="165" w:author="Cesar Carcamo" w:date="2017-05-10T10:04:00Z">
        <w:r w:rsidR="008F65EF">
          <w:rPr>
            <w:lang w:val="es-ES"/>
          </w:rPr>
          <w:t>evaluaciones</w:t>
        </w:r>
      </w:ins>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6" w:author="Cesar Carcamo" w:date="2017-05-10T10:05:00Z">
        <w:r w:rsidR="008F65EF">
          <w:rPr>
            <w:lang w:val="es-ES"/>
          </w:rPr>
          <w:t>í</w:t>
        </w:r>
      </w:ins>
      <w:del w:id="167"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Default="009F7E3D" w:rsidP="005F0C3A">
      <w:pPr>
        <w:pStyle w:val="Prrafodelista"/>
        <w:numPr>
          <w:ilvl w:val="0"/>
          <w:numId w:val="19"/>
        </w:numPr>
        <w:jc w:val="both"/>
        <w:rPr>
          <w:lang w:val="es-ES"/>
        </w:rPr>
      </w:pPr>
      <w:r w:rsidRPr="00213EAB">
        <w:rPr>
          <w:lang w:val="es-ES"/>
        </w:rPr>
        <w:lastRenderedPageBreak/>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2758E281" w14:textId="77777777" w:rsidR="00B402DF" w:rsidRDefault="00B402DF" w:rsidP="00B402DF">
      <w:pPr>
        <w:jc w:val="both"/>
        <w:rPr>
          <w:lang w:val="es-ES"/>
        </w:rPr>
      </w:pPr>
    </w:p>
    <w:p w14:paraId="5DBC33D2" w14:textId="6F6B467A" w:rsidR="00B402DF" w:rsidRPr="00B402DF" w:rsidRDefault="00B402DF" w:rsidP="00B402DF">
      <w:pPr>
        <w:jc w:val="both"/>
        <w:rPr>
          <w:lang w:val="es-ES"/>
        </w:rPr>
      </w:pPr>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proofErr w:type="spellStart"/>
      <w:r w:rsidRPr="00B402DF">
        <w:rPr>
          <w:lang w:val="es-ES"/>
        </w:rPr>
        <w:t>Pluralistic</w:t>
      </w:r>
      <w:proofErr w:type="spellEnd"/>
      <w:r w:rsidRPr="00B402DF">
        <w:rPr>
          <w:lang w:val="es-ES"/>
        </w:rPr>
        <w:t xml:space="preserve"> </w:t>
      </w:r>
      <w:proofErr w:type="spellStart"/>
      <w:r w:rsidRPr="00B402DF">
        <w:rPr>
          <w:lang w:val="es-ES"/>
        </w:rPr>
        <w:t>walkthrough</w:t>
      </w:r>
      <w:proofErr w:type="spellEnd"/>
      <w:r>
        <w:rPr>
          <w:lang w:val="es-ES"/>
        </w:rPr>
        <w:t xml:space="preserve"> con las personas, escenarios y casos planteados.</w:t>
      </w:r>
    </w:p>
    <w:p w14:paraId="357CE893" w14:textId="77777777" w:rsidR="009A0A05" w:rsidRPr="009A0A05" w:rsidRDefault="009A0A05" w:rsidP="005F0C3A">
      <w:pPr>
        <w:jc w:val="both"/>
        <w:rPr>
          <w:lang w:val="es-ES"/>
        </w:rPr>
      </w:pPr>
    </w:p>
    <w:p w14:paraId="13F311A4" w14:textId="047ECFFF" w:rsidR="009B6230" w:rsidRPr="00446CFD" w:rsidRDefault="009B6230" w:rsidP="005F0C3A">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Pr="00D60774" w:rsidRDefault="009B6230" w:rsidP="005F0C3A">
      <w:pPr>
        <w:pStyle w:val="Prrafodelista"/>
        <w:numPr>
          <w:ilvl w:val="3"/>
          <w:numId w:val="1"/>
        </w:numPr>
        <w:jc w:val="both"/>
        <w:rPr>
          <w:lang w:val="es-ES"/>
        </w:rPr>
      </w:pPr>
      <w:r w:rsidRPr="00D60774">
        <w:rPr>
          <w:lang w:val="es-ES"/>
        </w:rPr>
        <w:t>Entrevistas a profundidad</w:t>
      </w:r>
    </w:p>
    <w:p w14:paraId="45F50306" w14:textId="77777777" w:rsidR="00F13E49" w:rsidRDefault="00F13E49" w:rsidP="00F13E49">
      <w:pPr>
        <w:jc w:val="both"/>
        <w:rPr>
          <w:highlight w:val="green"/>
          <w:lang w:val="es-ES"/>
        </w:rPr>
      </w:pPr>
    </w:p>
    <w:p w14:paraId="5752825D" w14:textId="044EAC7A"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 que se tiene planteado</w:t>
      </w:r>
      <w:r w:rsidR="00CC2CC2" w:rsidRPr="00FA53D8">
        <w:rPr>
          <w:lang w:val="es-ES"/>
        </w:rPr>
        <w:t>s</w:t>
      </w:r>
      <w:r w:rsidR="00DA3D19" w:rsidRPr="00FA53D8">
        <w:rPr>
          <w:lang w:val="es-ES"/>
        </w:rPr>
        <w:t xml:space="preserve"> en el pr</w:t>
      </w:r>
      <w:r w:rsidR="00D60774">
        <w:rPr>
          <w:lang w:val="es-ES"/>
        </w:rPr>
        <w:t>oyecto, estos usuarios finales son:</w:t>
      </w:r>
    </w:p>
    <w:p w14:paraId="2C3AED14" w14:textId="77777777" w:rsidR="00DA3D19" w:rsidRPr="00FA53D8" w:rsidRDefault="00DA3D19" w:rsidP="00F13E49">
      <w:pPr>
        <w:jc w:val="both"/>
        <w:rPr>
          <w:lang w:val="es-ES"/>
        </w:rPr>
      </w:pPr>
    </w:p>
    <w:p w14:paraId="573D5361" w14:textId="2D1AB235" w:rsidR="00DA3D19" w:rsidRPr="00FA53D8" w:rsidRDefault="00DA3D19" w:rsidP="00DA3D19">
      <w:pPr>
        <w:pStyle w:val="Prrafodelista"/>
        <w:numPr>
          <w:ilvl w:val="0"/>
          <w:numId w:val="25"/>
        </w:numPr>
        <w:jc w:val="both"/>
        <w:rPr>
          <w:lang w:val="es-ES"/>
        </w:rPr>
      </w:pPr>
      <w:r w:rsidRPr="00FA53D8">
        <w:rPr>
          <w:lang w:val="es-ES"/>
        </w:rPr>
        <w:t>Público general</w:t>
      </w:r>
    </w:p>
    <w:p w14:paraId="25FB19D4" w14:textId="4D27F27E" w:rsidR="00DA3D19" w:rsidRPr="00FA53D8" w:rsidRDefault="00DA3D19" w:rsidP="00DA3D19">
      <w:pPr>
        <w:pStyle w:val="Prrafodelista"/>
        <w:numPr>
          <w:ilvl w:val="0"/>
          <w:numId w:val="25"/>
        </w:numPr>
        <w:jc w:val="both"/>
        <w:rPr>
          <w:lang w:val="es-ES"/>
        </w:rPr>
      </w:pPr>
      <w:r w:rsidRPr="00FA53D8">
        <w:rPr>
          <w:lang w:val="es-ES"/>
        </w:rPr>
        <w:t>Personal de la Oficina de Calidad</w:t>
      </w:r>
    </w:p>
    <w:p w14:paraId="4A82D492" w14:textId="1821BF55" w:rsidR="00DA3D19" w:rsidRPr="00FA53D8" w:rsidRDefault="00DA3D19" w:rsidP="00DA3D19">
      <w:pPr>
        <w:pStyle w:val="Prrafodelista"/>
        <w:numPr>
          <w:ilvl w:val="0"/>
          <w:numId w:val="25"/>
        </w:numPr>
        <w:jc w:val="both"/>
        <w:rPr>
          <w:lang w:val="es-ES"/>
        </w:rPr>
      </w:pPr>
      <w:r w:rsidRPr="00FA53D8">
        <w:rPr>
          <w:lang w:val="es-ES"/>
        </w:rPr>
        <w:t>Director general de la IPRESS</w:t>
      </w:r>
    </w:p>
    <w:p w14:paraId="73EC593A" w14:textId="108E9F52" w:rsidR="00DA3D19" w:rsidRPr="00FA53D8" w:rsidRDefault="00DA3D19" w:rsidP="00DA3D19">
      <w:pPr>
        <w:pStyle w:val="Prrafodelista"/>
        <w:numPr>
          <w:ilvl w:val="0"/>
          <w:numId w:val="25"/>
        </w:numPr>
        <w:jc w:val="both"/>
        <w:rPr>
          <w:lang w:val="es-ES"/>
        </w:rPr>
      </w:pPr>
      <w:r w:rsidRPr="00FA53D8">
        <w:rPr>
          <w:lang w:val="es-ES"/>
        </w:rPr>
        <w:t>Personal administrativo de SUSALUD</w:t>
      </w:r>
    </w:p>
    <w:p w14:paraId="61B5CEA2" w14:textId="77777777" w:rsidR="00DA3D19" w:rsidRPr="00FA53D8" w:rsidRDefault="00DA3D19" w:rsidP="00DA3D19">
      <w:pPr>
        <w:jc w:val="both"/>
        <w:rPr>
          <w:lang w:val="es-ES"/>
        </w:rPr>
      </w:pPr>
    </w:p>
    <w:p w14:paraId="44949974" w14:textId="6CE67108" w:rsidR="007E6170" w:rsidRDefault="00A233B5" w:rsidP="005F0C3A">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 la primera oportunidad se recogerá percepciones y requerimientos de estos usuarios sobre el sistema que se esta planteando siguiendo la </w:t>
      </w:r>
      <w:r w:rsidR="00AD24A3" w:rsidRPr="00D60774">
        <w:rPr>
          <w:highlight w:val="cyan"/>
          <w:lang w:val="es-ES"/>
        </w:rPr>
        <w:t>Guía de Entrevista Nº1,</w:t>
      </w:r>
      <w:r w:rsidR="00AD24A3" w:rsidRPr="00FA53D8">
        <w:rPr>
          <w:lang w:val="es-ES"/>
        </w:rPr>
        <w:t xml:space="preserve"> c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D60774">
        <w:rPr>
          <w:highlight w:val="cyan"/>
          <w:lang w:val="es-ES"/>
        </w:rPr>
        <w:t>Guía de Entrevista Nº2</w:t>
      </w:r>
      <w:r w:rsidR="00D60774">
        <w:rPr>
          <w:lang w:val="es-ES"/>
        </w:rPr>
        <w:t xml:space="preserve"> </w:t>
      </w:r>
      <w:r w:rsidR="00FA53D8">
        <w:rPr>
          <w:lang w:val="es-ES"/>
        </w:rPr>
        <w:t xml:space="preserve">para mostrar y recopilar información de percepción sobre ellos. Con esta segunda entrevista, se podrán encontrar posibles fallas de diseño para poder solucionarse antes del </w:t>
      </w:r>
      <w:proofErr w:type="spellStart"/>
      <w:r w:rsidR="00FA53D8">
        <w:rPr>
          <w:lang w:val="es-ES"/>
        </w:rPr>
        <w:t>prototipado</w:t>
      </w:r>
      <w:proofErr w:type="spellEnd"/>
      <w:r w:rsidR="00FA53D8">
        <w:rPr>
          <w:lang w:val="es-ES"/>
        </w:rPr>
        <w:t xml:space="preserve"> final.</w:t>
      </w:r>
    </w:p>
    <w:p w14:paraId="10E4F3D1" w14:textId="77777777" w:rsidR="00AD24A3" w:rsidRPr="00446CFD" w:rsidRDefault="00AD24A3" w:rsidP="005F0C3A">
      <w:pPr>
        <w:jc w:val="both"/>
        <w:rPr>
          <w:lang w:val="es-ES"/>
        </w:rPr>
      </w:pPr>
    </w:p>
    <w:p w14:paraId="13CFC7EB" w14:textId="469D9446" w:rsidR="007E6170" w:rsidRPr="00F13E49" w:rsidRDefault="000E0787" w:rsidP="005F0C3A">
      <w:pPr>
        <w:pStyle w:val="Prrafodelista"/>
        <w:numPr>
          <w:ilvl w:val="3"/>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25352E81" w14:textId="77777777" w:rsidR="00E45BD5" w:rsidRPr="00E45BD5" w:rsidRDefault="00E45BD5" w:rsidP="005F0C3A">
      <w:pPr>
        <w:jc w:val="both"/>
        <w:rPr>
          <w:lang w:val="es-ES"/>
        </w:rPr>
      </w:pPr>
    </w:p>
    <w:p w14:paraId="0445E42F" w14:textId="7EE33A4A" w:rsidR="007E6170" w:rsidRPr="00446CFD" w:rsidRDefault="00213EAB" w:rsidP="005F0C3A">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w:t>
      </w:r>
      <w:del w:id="168" w:author="Cesar Carcamo" w:date="2017-05-10T10:07:00Z">
        <w:r w:rsidR="00AA5FA4" w:rsidDel="00FB0809">
          <w:rPr>
            <w:lang w:val="es-ES"/>
          </w:rPr>
          <w:delText xml:space="preserve"> a través de la cámara frontal</w:delText>
        </w:r>
      </w:del>
      <w:r w:rsidR="00AA5FA4">
        <w:rPr>
          <w:lang w:val="es-ES"/>
        </w:rPr>
        <w:t xml:space="preserve">. Esto permite que se pueda tener un registro de cómo reaccionaron los usuarios mediante palabras y/o gestos ante el sistema web que se les </w:t>
      </w:r>
      <w:r w:rsidR="00AA5FA4">
        <w:rPr>
          <w:lang w:val="es-ES"/>
        </w:rPr>
        <w:lastRenderedPageBreak/>
        <w:t>presenta en pantalla, adicionalmente se puede ver</w:t>
      </w:r>
      <w:del w:id="169" w:author="Cesar Carcamo" w:date="2017-05-10T10:07:00Z">
        <w:r w:rsidR="00AA5FA4" w:rsidDel="00FB0809">
          <w:rPr>
            <w:lang w:val="es-ES"/>
          </w:rPr>
          <w:delText xml:space="preserve"> en</w:delText>
        </w:r>
      </w:del>
      <w:r w:rsidR="00AA5FA4">
        <w:rPr>
          <w:lang w:val="es-ES"/>
        </w:rPr>
        <w:t xml:space="preserve"> qu</w:t>
      </w:r>
      <w:ins w:id="170" w:author="Cesar Carcamo" w:date="2017-05-10T10:07:00Z">
        <w:r w:rsidR="00FB0809">
          <w:rPr>
            <w:lang w:val="es-ES"/>
          </w:rPr>
          <w:t>é</w:t>
        </w:r>
      </w:ins>
      <w:del w:id="171"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r w:rsidR="004F0912">
        <w:rPr>
          <w:lang w:val="es-ES"/>
        </w:rPr>
        <w:t xml:space="preserve"> </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6E401AD9" w14:textId="77777777" w:rsidR="00445D63" w:rsidRDefault="00445D63" w:rsidP="005F0C3A">
      <w:pPr>
        <w:jc w:val="both"/>
        <w:rPr>
          <w:lang w:val="es-ES"/>
        </w:rPr>
      </w:pPr>
    </w:p>
    <w:p w14:paraId="6D6EB785" w14:textId="66FA9583" w:rsidR="00445D63" w:rsidRPr="00B402DF" w:rsidRDefault="00411FDD" w:rsidP="00445D63">
      <w:pPr>
        <w:jc w:val="both"/>
        <w:rPr>
          <w:lang w:val="es-ES"/>
        </w:rPr>
      </w:pPr>
      <w:r>
        <w:rPr>
          <w:lang w:val="es-ES"/>
        </w:rPr>
        <w:t>Adicionalmente, se realizara l</w:t>
      </w:r>
      <w:r w:rsidR="00445D63">
        <w:rPr>
          <w:lang w:val="es-ES"/>
        </w:rPr>
        <w:t xml:space="preserve">a evaluación heurística, </w:t>
      </w:r>
      <w:r>
        <w:rPr>
          <w:lang w:val="es-ES"/>
        </w:rPr>
        <w:t xml:space="preserve">la </w:t>
      </w:r>
      <w:r w:rsidR="00445D63">
        <w:rPr>
          <w:lang w:val="es-ES"/>
        </w:rPr>
        <w:t xml:space="preserve">revisión de lineamientos y estándares y pruebas de </w:t>
      </w:r>
      <w:proofErr w:type="spellStart"/>
      <w:r w:rsidR="00445D63" w:rsidRPr="00B402DF">
        <w:rPr>
          <w:lang w:val="es-ES"/>
        </w:rPr>
        <w:t>Pluralistic</w:t>
      </w:r>
      <w:proofErr w:type="spellEnd"/>
      <w:r w:rsidR="00445D63" w:rsidRPr="00B402DF">
        <w:rPr>
          <w:lang w:val="es-ES"/>
        </w:rPr>
        <w:t xml:space="preserve"> </w:t>
      </w:r>
      <w:proofErr w:type="spellStart"/>
      <w:r w:rsidR="00445D63" w:rsidRPr="00B402DF">
        <w:rPr>
          <w:lang w:val="es-ES"/>
        </w:rPr>
        <w:t>walkthrough</w:t>
      </w:r>
      <w:proofErr w:type="spellEnd"/>
      <w:r w:rsidR="00445D63">
        <w:rPr>
          <w:lang w:val="es-ES"/>
        </w:rPr>
        <w:t xml:space="preserve"> con las personas, escenarios y casos </w:t>
      </w:r>
      <w:r w:rsidR="000E0787">
        <w:rPr>
          <w:lang w:val="es-ES"/>
        </w:rPr>
        <w:t>que planteo el investigador</w:t>
      </w:r>
      <w:r>
        <w:rPr>
          <w:lang w:val="es-ES"/>
        </w:rPr>
        <w:t xml:space="preserve"> durante el análisis del sistema</w:t>
      </w:r>
      <w:r w:rsidR="00445D63">
        <w:rPr>
          <w:lang w:val="es-ES"/>
        </w:rPr>
        <w:t xml:space="preserve">. En estas pruebas no participaran usuarios finales y serán realizadas por el investigador para encontrar posibles falencias de usabilidad. Para la evaluación heurística se utilizará el </w:t>
      </w:r>
      <w:proofErr w:type="spellStart"/>
      <w:r w:rsidR="00445D63">
        <w:rPr>
          <w:lang w:val="es-ES"/>
        </w:rPr>
        <w:t>checklist</w:t>
      </w:r>
      <w:proofErr w:type="spellEnd"/>
      <w:r w:rsidR="00445D63">
        <w:rPr>
          <w:lang w:val="es-ES"/>
        </w:rPr>
        <w:t xml:space="preserve"> detallado en el </w:t>
      </w:r>
      <w:r w:rsidR="00445D63" w:rsidRPr="009676D5">
        <w:rPr>
          <w:highlight w:val="cyan"/>
          <w:lang w:val="es-ES"/>
        </w:rPr>
        <w:t>anexo 2</w:t>
      </w:r>
      <w:r w:rsidR="000E0787">
        <w:rPr>
          <w:lang w:val="es-ES"/>
        </w:rPr>
        <w:t>, en la que se utilizará valores de 0 a 4 para medir en la medida que se cumple cada principio</w:t>
      </w:r>
      <w:r w:rsidR="00445D63">
        <w:rPr>
          <w:lang w:val="es-ES"/>
        </w:rPr>
        <w:t>.</w:t>
      </w:r>
    </w:p>
    <w:p w14:paraId="384B756B" w14:textId="77777777" w:rsidR="007E6170" w:rsidRPr="007E6170" w:rsidRDefault="007E6170" w:rsidP="005F0C3A">
      <w:pPr>
        <w:jc w:val="both"/>
        <w:rPr>
          <w:highlight w:val="yellow"/>
          <w:lang w:val="es-ES"/>
        </w:rPr>
      </w:pPr>
    </w:p>
    <w:p w14:paraId="185B564B" w14:textId="77777777" w:rsidR="003B2807" w:rsidRPr="00C4509A" w:rsidRDefault="008921DC" w:rsidP="005F0C3A">
      <w:pPr>
        <w:pStyle w:val="Prrafodelista"/>
        <w:numPr>
          <w:ilvl w:val="0"/>
          <w:numId w:val="1"/>
        </w:numPr>
        <w:jc w:val="both"/>
        <w:rPr>
          <w:lang w:val="es-ES"/>
        </w:rPr>
      </w:pPr>
      <w:r w:rsidRPr="00C4509A">
        <w:rPr>
          <w:lang w:val="es-ES"/>
        </w:rPr>
        <w:t>Cronograma</w:t>
      </w:r>
    </w:p>
    <w:p w14:paraId="030A298E"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666"/>
        <w:gridCol w:w="471"/>
        <w:gridCol w:w="470"/>
        <w:gridCol w:w="470"/>
        <w:gridCol w:w="470"/>
        <w:gridCol w:w="470"/>
        <w:gridCol w:w="470"/>
        <w:gridCol w:w="470"/>
        <w:gridCol w:w="470"/>
        <w:gridCol w:w="470"/>
        <w:gridCol w:w="591"/>
      </w:tblGrid>
      <w:tr w:rsidR="00C8627A" w14:paraId="24CA263A" w14:textId="77777777" w:rsidTr="004026D1">
        <w:tc>
          <w:tcPr>
            <w:tcW w:w="2159" w:type="pct"/>
            <w:vMerge w:val="restart"/>
          </w:tcPr>
          <w:p w14:paraId="37E8E9CE" w14:textId="77777777" w:rsidR="00C8627A" w:rsidRDefault="00C8627A" w:rsidP="005F0C3A">
            <w:pPr>
              <w:jc w:val="both"/>
              <w:rPr>
                <w:lang w:val="es-ES"/>
              </w:rPr>
            </w:pPr>
            <w:r>
              <w:rPr>
                <w:lang w:val="es-ES"/>
              </w:rPr>
              <w:t>Concepto</w:t>
            </w:r>
          </w:p>
        </w:tc>
        <w:tc>
          <w:tcPr>
            <w:tcW w:w="2841" w:type="pct"/>
            <w:gridSpan w:val="10"/>
          </w:tcPr>
          <w:p w14:paraId="7D5E46AC" w14:textId="77777777" w:rsidR="00C8627A" w:rsidRPr="00DA3419" w:rsidRDefault="00C8627A" w:rsidP="005F0C3A">
            <w:pPr>
              <w:jc w:val="both"/>
              <w:rPr>
                <w:sz w:val="21"/>
                <w:szCs w:val="21"/>
                <w:lang w:val="es-ES"/>
              </w:rPr>
            </w:pPr>
            <w:r>
              <w:rPr>
                <w:sz w:val="21"/>
                <w:szCs w:val="21"/>
                <w:lang w:val="es-ES"/>
              </w:rPr>
              <w:t># Mes</w:t>
            </w:r>
          </w:p>
        </w:tc>
      </w:tr>
      <w:tr w:rsidR="00C8627A" w14:paraId="38988DFC" w14:textId="77777777" w:rsidTr="004026D1">
        <w:tc>
          <w:tcPr>
            <w:tcW w:w="2159" w:type="pct"/>
            <w:vMerge/>
          </w:tcPr>
          <w:p w14:paraId="7A294EB7" w14:textId="77777777" w:rsidR="00C8627A" w:rsidRDefault="00C8627A" w:rsidP="005F0C3A">
            <w:pPr>
              <w:jc w:val="both"/>
              <w:rPr>
                <w:lang w:val="es-ES"/>
              </w:rPr>
            </w:pPr>
          </w:p>
        </w:tc>
        <w:tc>
          <w:tcPr>
            <w:tcW w:w="277" w:type="pct"/>
          </w:tcPr>
          <w:p w14:paraId="1DBDC5E8" w14:textId="77777777" w:rsidR="00C8627A" w:rsidRPr="00DA3419" w:rsidRDefault="00C8627A" w:rsidP="005F0C3A">
            <w:pPr>
              <w:jc w:val="both"/>
              <w:rPr>
                <w:sz w:val="21"/>
                <w:szCs w:val="21"/>
                <w:lang w:val="es-ES"/>
              </w:rPr>
            </w:pPr>
            <w:r w:rsidRPr="00DA3419">
              <w:rPr>
                <w:sz w:val="21"/>
                <w:szCs w:val="21"/>
                <w:lang w:val="es-ES"/>
              </w:rPr>
              <w:t>1</w:t>
            </w:r>
          </w:p>
        </w:tc>
        <w:tc>
          <w:tcPr>
            <w:tcW w:w="277" w:type="pct"/>
          </w:tcPr>
          <w:p w14:paraId="145E1FD7" w14:textId="77777777" w:rsidR="00C8627A" w:rsidRPr="00DA3419" w:rsidRDefault="00C8627A" w:rsidP="005F0C3A">
            <w:pPr>
              <w:jc w:val="both"/>
              <w:rPr>
                <w:sz w:val="21"/>
                <w:szCs w:val="21"/>
                <w:lang w:val="es-ES"/>
              </w:rPr>
            </w:pPr>
            <w:r w:rsidRPr="00DA3419">
              <w:rPr>
                <w:sz w:val="21"/>
                <w:szCs w:val="21"/>
                <w:lang w:val="es-ES"/>
              </w:rPr>
              <w:t>2</w:t>
            </w:r>
          </w:p>
        </w:tc>
        <w:tc>
          <w:tcPr>
            <w:tcW w:w="277" w:type="pct"/>
          </w:tcPr>
          <w:p w14:paraId="79F82450" w14:textId="77777777" w:rsidR="00C8627A" w:rsidRPr="00DA3419" w:rsidRDefault="00C8627A" w:rsidP="005F0C3A">
            <w:pPr>
              <w:jc w:val="both"/>
              <w:rPr>
                <w:sz w:val="21"/>
                <w:szCs w:val="21"/>
                <w:lang w:val="es-ES"/>
              </w:rPr>
            </w:pPr>
            <w:r w:rsidRPr="00DA3419">
              <w:rPr>
                <w:sz w:val="21"/>
                <w:szCs w:val="21"/>
                <w:lang w:val="es-ES"/>
              </w:rPr>
              <w:t>3</w:t>
            </w:r>
          </w:p>
        </w:tc>
        <w:tc>
          <w:tcPr>
            <w:tcW w:w="277" w:type="pct"/>
          </w:tcPr>
          <w:p w14:paraId="3F960D85" w14:textId="77777777" w:rsidR="00C8627A" w:rsidRPr="00DA3419" w:rsidRDefault="00C8627A" w:rsidP="005F0C3A">
            <w:pPr>
              <w:jc w:val="both"/>
              <w:rPr>
                <w:sz w:val="21"/>
                <w:szCs w:val="21"/>
                <w:lang w:val="es-ES"/>
              </w:rPr>
            </w:pPr>
            <w:r>
              <w:rPr>
                <w:sz w:val="21"/>
                <w:szCs w:val="21"/>
                <w:lang w:val="es-ES"/>
              </w:rPr>
              <w:t>4</w:t>
            </w:r>
          </w:p>
        </w:tc>
        <w:tc>
          <w:tcPr>
            <w:tcW w:w="277" w:type="pct"/>
          </w:tcPr>
          <w:p w14:paraId="7A9175EA" w14:textId="77777777" w:rsidR="00C8627A" w:rsidRPr="00DA3419" w:rsidRDefault="00C8627A" w:rsidP="005F0C3A">
            <w:pPr>
              <w:jc w:val="both"/>
              <w:rPr>
                <w:sz w:val="21"/>
                <w:szCs w:val="21"/>
                <w:lang w:val="es-ES"/>
              </w:rPr>
            </w:pPr>
            <w:r>
              <w:rPr>
                <w:sz w:val="21"/>
                <w:szCs w:val="21"/>
                <w:lang w:val="es-ES"/>
              </w:rPr>
              <w:t>5</w:t>
            </w:r>
          </w:p>
        </w:tc>
        <w:tc>
          <w:tcPr>
            <w:tcW w:w="277" w:type="pct"/>
          </w:tcPr>
          <w:p w14:paraId="3965809A" w14:textId="77777777" w:rsidR="00C8627A" w:rsidRPr="00DA3419" w:rsidRDefault="00C8627A" w:rsidP="005F0C3A">
            <w:pPr>
              <w:jc w:val="both"/>
              <w:rPr>
                <w:sz w:val="21"/>
                <w:szCs w:val="21"/>
                <w:lang w:val="es-ES"/>
              </w:rPr>
            </w:pPr>
            <w:r>
              <w:rPr>
                <w:sz w:val="21"/>
                <w:szCs w:val="21"/>
                <w:lang w:val="es-ES"/>
              </w:rPr>
              <w:t>6</w:t>
            </w:r>
          </w:p>
        </w:tc>
        <w:tc>
          <w:tcPr>
            <w:tcW w:w="277" w:type="pct"/>
          </w:tcPr>
          <w:p w14:paraId="060371AF" w14:textId="77777777" w:rsidR="00C8627A" w:rsidRPr="00DA3419" w:rsidRDefault="00C8627A" w:rsidP="005F0C3A">
            <w:pPr>
              <w:jc w:val="both"/>
              <w:rPr>
                <w:sz w:val="21"/>
                <w:szCs w:val="21"/>
                <w:lang w:val="es-ES"/>
              </w:rPr>
            </w:pPr>
            <w:r>
              <w:rPr>
                <w:sz w:val="21"/>
                <w:szCs w:val="21"/>
                <w:lang w:val="es-ES"/>
              </w:rPr>
              <w:t>7</w:t>
            </w:r>
          </w:p>
        </w:tc>
        <w:tc>
          <w:tcPr>
            <w:tcW w:w="277" w:type="pct"/>
          </w:tcPr>
          <w:p w14:paraId="4D2D02F7" w14:textId="77777777" w:rsidR="00C8627A" w:rsidRPr="00DA3419" w:rsidRDefault="00C8627A" w:rsidP="005F0C3A">
            <w:pPr>
              <w:jc w:val="both"/>
              <w:rPr>
                <w:sz w:val="21"/>
                <w:szCs w:val="21"/>
                <w:lang w:val="es-ES"/>
              </w:rPr>
            </w:pPr>
            <w:r>
              <w:rPr>
                <w:sz w:val="21"/>
                <w:szCs w:val="21"/>
                <w:lang w:val="es-ES"/>
              </w:rPr>
              <w:t>8</w:t>
            </w:r>
          </w:p>
        </w:tc>
        <w:tc>
          <w:tcPr>
            <w:tcW w:w="277" w:type="pct"/>
          </w:tcPr>
          <w:p w14:paraId="52D7A701" w14:textId="77777777" w:rsidR="00C8627A" w:rsidRPr="00DA3419" w:rsidRDefault="00C8627A" w:rsidP="005F0C3A">
            <w:pPr>
              <w:jc w:val="both"/>
              <w:rPr>
                <w:sz w:val="21"/>
                <w:szCs w:val="21"/>
                <w:lang w:val="es-ES"/>
              </w:rPr>
            </w:pPr>
            <w:r>
              <w:rPr>
                <w:sz w:val="21"/>
                <w:szCs w:val="21"/>
                <w:lang w:val="es-ES"/>
              </w:rPr>
              <w:t>9</w:t>
            </w:r>
          </w:p>
        </w:tc>
        <w:tc>
          <w:tcPr>
            <w:tcW w:w="348" w:type="pct"/>
          </w:tcPr>
          <w:p w14:paraId="362EB312" w14:textId="77777777" w:rsidR="00C8627A" w:rsidRPr="00DA3419" w:rsidRDefault="00C8627A" w:rsidP="005F0C3A">
            <w:pPr>
              <w:jc w:val="both"/>
              <w:rPr>
                <w:sz w:val="21"/>
                <w:szCs w:val="21"/>
                <w:lang w:val="es-ES"/>
              </w:rPr>
            </w:pPr>
            <w:r>
              <w:rPr>
                <w:sz w:val="21"/>
                <w:szCs w:val="21"/>
                <w:lang w:val="es-ES"/>
              </w:rPr>
              <w:t>10</w:t>
            </w:r>
          </w:p>
        </w:tc>
      </w:tr>
      <w:tr w:rsidR="00DA3419" w14:paraId="18146464" w14:textId="77777777" w:rsidTr="004026D1">
        <w:tc>
          <w:tcPr>
            <w:tcW w:w="2159" w:type="pct"/>
          </w:tcPr>
          <w:p w14:paraId="4F8BCB39" w14:textId="3585E6BE" w:rsidR="00DA3419" w:rsidRPr="00D53AB2" w:rsidRDefault="00C4509A" w:rsidP="005F0C3A">
            <w:pPr>
              <w:pStyle w:val="Prrafodelista"/>
              <w:numPr>
                <w:ilvl w:val="0"/>
                <w:numId w:val="11"/>
              </w:numPr>
              <w:jc w:val="both"/>
              <w:rPr>
                <w:lang w:val="es-ES"/>
              </w:rPr>
            </w:pPr>
            <w:proofErr w:type="spellStart"/>
            <w:r>
              <w:rPr>
                <w:lang w:val="es-ES"/>
              </w:rPr>
              <w:t>Analisis</w:t>
            </w:r>
            <w:proofErr w:type="spellEnd"/>
            <w:r>
              <w:rPr>
                <w:lang w:val="es-ES"/>
              </w:rPr>
              <w:t xml:space="preserve"> del sistema actual de SUSALUD</w:t>
            </w:r>
          </w:p>
        </w:tc>
        <w:tc>
          <w:tcPr>
            <w:tcW w:w="277" w:type="pct"/>
          </w:tcPr>
          <w:p w14:paraId="410018E8" w14:textId="6CF1D76B" w:rsidR="00DA3419" w:rsidRDefault="00C4509A" w:rsidP="005F0C3A">
            <w:pPr>
              <w:jc w:val="both"/>
              <w:rPr>
                <w:lang w:val="es-ES"/>
              </w:rPr>
            </w:pPr>
            <w:r>
              <w:rPr>
                <w:lang w:val="es-ES"/>
              </w:rPr>
              <w:t>X</w:t>
            </w:r>
          </w:p>
        </w:tc>
        <w:tc>
          <w:tcPr>
            <w:tcW w:w="277" w:type="pct"/>
          </w:tcPr>
          <w:p w14:paraId="3BC855E5" w14:textId="77777777" w:rsidR="00DA3419" w:rsidRDefault="00DA3419" w:rsidP="005F0C3A">
            <w:pPr>
              <w:jc w:val="both"/>
              <w:rPr>
                <w:lang w:val="es-ES"/>
              </w:rPr>
            </w:pPr>
          </w:p>
        </w:tc>
        <w:tc>
          <w:tcPr>
            <w:tcW w:w="277" w:type="pct"/>
          </w:tcPr>
          <w:p w14:paraId="0F941553" w14:textId="77777777" w:rsidR="00DA3419" w:rsidRDefault="00DA3419" w:rsidP="005F0C3A">
            <w:pPr>
              <w:jc w:val="both"/>
              <w:rPr>
                <w:lang w:val="es-ES"/>
              </w:rPr>
            </w:pPr>
          </w:p>
        </w:tc>
        <w:tc>
          <w:tcPr>
            <w:tcW w:w="277" w:type="pct"/>
          </w:tcPr>
          <w:p w14:paraId="3F02D08B" w14:textId="77777777" w:rsidR="00DA3419" w:rsidRDefault="00DA3419" w:rsidP="005F0C3A">
            <w:pPr>
              <w:jc w:val="both"/>
              <w:rPr>
                <w:lang w:val="es-ES"/>
              </w:rPr>
            </w:pPr>
          </w:p>
        </w:tc>
        <w:tc>
          <w:tcPr>
            <w:tcW w:w="277" w:type="pct"/>
          </w:tcPr>
          <w:p w14:paraId="6A073198" w14:textId="77777777" w:rsidR="00DA3419" w:rsidRDefault="00DA3419" w:rsidP="005F0C3A">
            <w:pPr>
              <w:jc w:val="both"/>
              <w:rPr>
                <w:lang w:val="es-ES"/>
              </w:rPr>
            </w:pPr>
          </w:p>
        </w:tc>
        <w:tc>
          <w:tcPr>
            <w:tcW w:w="277" w:type="pct"/>
          </w:tcPr>
          <w:p w14:paraId="310690E7" w14:textId="77777777" w:rsidR="00DA3419" w:rsidRDefault="00DA3419" w:rsidP="005F0C3A">
            <w:pPr>
              <w:jc w:val="both"/>
              <w:rPr>
                <w:lang w:val="es-ES"/>
              </w:rPr>
            </w:pPr>
          </w:p>
        </w:tc>
        <w:tc>
          <w:tcPr>
            <w:tcW w:w="277" w:type="pct"/>
          </w:tcPr>
          <w:p w14:paraId="63F1AAFC" w14:textId="77777777" w:rsidR="00DA3419" w:rsidRDefault="00DA3419" w:rsidP="005F0C3A">
            <w:pPr>
              <w:jc w:val="both"/>
              <w:rPr>
                <w:lang w:val="es-ES"/>
              </w:rPr>
            </w:pPr>
          </w:p>
        </w:tc>
        <w:tc>
          <w:tcPr>
            <w:tcW w:w="277" w:type="pct"/>
          </w:tcPr>
          <w:p w14:paraId="493960CF" w14:textId="77777777" w:rsidR="00DA3419" w:rsidRDefault="00DA3419" w:rsidP="005F0C3A">
            <w:pPr>
              <w:jc w:val="both"/>
              <w:rPr>
                <w:lang w:val="es-ES"/>
              </w:rPr>
            </w:pPr>
          </w:p>
        </w:tc>
        <w:tc>
          <w:tcPr>
            <w:tcW w:w="277" w:type="pct"/>
          </w:tcPr>
          <w:p w14:paraId="3943C82E" w14:textId="77777777" w:rsidR="00DA3419" w:rsidRDefault="00DA3419" w:rsidP="005F0C3A">
            <w:pPr>
              <w:jc w:val="both"/>
              <w:rPr>
                <w:lang w:val="es-ES"/>
              </w:rPr>
            </w:pPr>
          </w:p>
        </w:tc>
        <w:tc>
          <w:tcPr>
            <w:tcW w:w="348" w:type="pct"/>
          </w:tcPr>
          <w:p w14:paraId="78636486" w14:textId="77777777" w:rsidR="00DA3419" w:rsidRDefault="00DA3419" w:rsidP="005F0C3A">
            <w:pPr>
              <w:jc w:val="both"/>
              <w:rPr>
                <w:lang w:val="es-ES"/>
              </w:rPr>
            </w:pPr>
          </w:p>
        </w:tc>
      </w:tr>
      <w:tr w:rsidR="00DA3419" w14:paraId="0E97005C" w14:textId="77777777" w:rsidTr="004026D1">
        <w:tc>
          <w:tcPr>
            <w:tcW w:w="2159" w:type="pct"/>
          </w:tcPr>
          <w:p w14:paraId="615BFF9B" w14:textId="65E80CBC" w:rsidR="00DA3419" w:rsidRPr="00C4509A" w:rsidRDefault="00C4509A" w:rsidP="00C4509A">
            <w:pPr>
              <w:pStyle w:val="Prrafodelista"/>
              <w:numPr>
                <w:ilvl w:val="0"/>
                <w:numId w:val="11"/>
              </w:numPr>
              <w:jc w:val="both"/>
            </w:pPr>
            <w:proofErr w:type="spellStart"/>
            <w:r w:rsidRPr="00C4509A">
              <w:t>Analisis</w:t>
            </w:r>
            <w:proofErr w:type="spellEnd"/>
            <w:r w:rsidRPr="00C4509A">
              <w:t xml:space="preserve"> de requerimientos con SUSALUD, IPRESS, Publico general</w:t>
            </w:r>
          </w:p>
        </w:tc>
        <w:tc>
          <w:tcPr>
            <w:tcW w:w="277" w:type="pct"/>
          </w:tcPr>
          <w:p w14:paraId="2169CEC1" w14:textId="4F4A463D" w:rsidR="00DA3419" w:rsidRDefault="00DA3419" w:rsidP="005F0C3A">
            <w:pPr>
              <w:jc w:val="both"/>
              <w:rPr>
                <w:lang w:val="es-ES"/>
              </w:rPr>
            </w:pPr>
          </w:p>
        </w:tc>
        <w:tc>
          <w:tcPr>
            <w:tcW w:w="277" w:type="pct"/>
          </w:tcPr>
          <w:p w14:paraId="732D75BC" w14:textId="77777777" w:rsidR="00DA3419" w:rsidRDefault="004026D1" w:rsidP="005F0C3A">
            <w:pPr>
              <w:jc w:val="both"/>
              <w:rPr>
                <w:lang w:val="es-ES"/>
              </w:rPr>
            </w:pPr>
            <w:r>
              <w:rPr>
                <w:lang w:val="es-ES"/>
              </w:rPr>
              <w:t>X</w:t>
            </w:r>
          </w:p>
        </w:tc>
        <w:tc>
          <w:tcPr>
            <w:tcW w:w="277" w:type="pct"/>
          </w:tcPr>
          <w:p w14:paraId="320AB345" w14:textId="77777777" w:rsidR="00DA3419" w:rsidRDefault="00DA3419" w:rsidP="005F0C3A">
            <w:pPr>
              <w:jc w:val="both"/>
              <w:rPr>
                <w:lang w:val="es-ES"/>
              </w:rPr>
            </w:pPr>
          </w:p>
        </w:tc>
        <w:tc>
          <w:tcPr>
            <w:tcW w:w="277" w:type="pct"/>
          </w:tcPr>
          <w:p w14:paraId="5F8C2F36" w14:textId="77777777" w:rsidR="00DA3419" w:rsidRDefault="00DA3419" w:rsidP="005F0C3A">
            <w:pPr>
              <w:jc w:val="both"/>
              <w:rPr>
                <w:lang w:val="es-ES"/>
              </w:rPr>
            </w:pPr>
          </w:p>
        </w:tc>
        <w:tc>
          <w:tcPr>
            <w:tcW w:w="277" w:type="pct"/>
          </w:tcPr>
          <w:p w14:paraId="1FFC1FF5" w14:textId="77777777" w:rsidR="00DA3419" w:rsidRDefault="00DA3419" w:rsidP="005F0C3A">
            <w:pPr>
              <w:jc w:val="both"/>
              <w:rPr>
                <w:lang w:val="es-ES"/>
              </w:rPr>
            </w:pPr>
          </w:p>
        </w:tc>
        <w:tc>
          <w:tcPr>
            <w:tcW w:w="277" w:type="pct"/>
          </w:tcPr>
          <w:p w14:paraId="2662BEB7" w14:textId="77777777" w:rsidR="00DA3419" w:rsidRDefault="00DA3419" w:rsidP="005F0C3A">
            <w:pPr>
              <w:jc w:val="both"/>
              <w:rPr>
                <w:lang w:val="es-ES"/>
              </w:rPr>
            </w:pPr>
          </w:p>
        </w:tc>
        <w:tc>
          <w:tcPr>
            <w:tcW w:w="277" w:type="pct"/>
          </w:tcPr>
          <w:p w14:paraId="353B3B9D" w14:textId="77777777" w:rsidR="00DA3419" w:rsidRDefault="00DA3419" w:rsidP="005F0C3A">
            <w:pPr>
              <w:jc w:val="both"/>
              <w:rPr>
                <w:lang w:val="es-ES"/>
              </w:rPr>
            </w:pPr>
          </w:p>
        </w:tc>
        <w:tc>
          <w:tcPr>
            <w:tcW w:w="277" w:type="pct"/>
          </w:tcPr>
          <w:p w14:paraId="3C6AB44D" w14:textId="77777777" w:rsidR="00DA3419" w:rsidRDefault="00DA3419" w:rsidP="005F0C3A">
            <w:pPr>
              <w:jc w:val="both"/>
              <w:rPr>
                <w:lang w:val="es-ES"/>
              </w:rPr>
            </w:pPr>
          </w:p>
        </w:tc>
        <w:tc>
          <w:tcPr>
            <w:tcW w:w="277" w:type="pct"/>
          </w:tcPr>
          <w:p w14:paraId="6493C5A3" w14:textId="77777777" w:rsidR="00DA3419" w:rsidRDefault="00DA3419" w:rsidP="005F0C3A">
            <w:pPr>
              <w:jc w:val="both"/>
              <w:rPr>
                <w:lang w:val="es-ES"/>
              </w:rPr>
            </w:pPr>
          </w:p>
        </w:tc>
        <w:tc>
          <w:tcPr>
            <w:tcW w:w="348" w:type="pct"/>
          </w:tcPr>
          <w:p w14:paraId="1411EBFD" w14:textId="77777777" w:rsidR="00DA3419" w:rsidRDefault="00DA3419" w:rsidP="005F0C3A">
            <w:pPr>
              <w:jc w:val="both"/>
              <w:rPr>
                <w:lang w:val="es-ES"/>
              </w:rPr>
            </w:pPr>
          </w:p>
        </w:tc>
      </w:tr>
      <w:tr w:rsidR="00DA3419" w14:paraId="2CA16FBE" w14:textId="77777777" w:rsidTr="004026D1">
        <w:tc>
          <w:tcPr>
            <w:tcW w:w="2159" w:type="pct"/>
          </w:tcPr>
          <w:p w14:paraId="51F58CC8" w14:textId="335DAB20" w:rsidR="00DA3419" w:rsidRPr="00C4509A" w:rsidRDefault="00C4509A" w:rsidP="00C4509A">
            <w:pPr>
              <w:pStyle w:val="Prrafodelista"/>
              <w:numPr>
                <w:ilvl w:val="0"/>
                <w:numId w:val="11"/>
              </w:numPr>
              <w:jc w:val="both"/>
            </w:pPr>
            <w:proofErr w:type="spellStart"/>
            <w:r w:rsidRPr="00C4509A">
              <w:t>Identificaci</w:t>
            </w:r>
            <w:r w:rsidRPr="00C4509A">
              <w:rPr>
                <w:lang w:val="es-ES"/>
              </w:rPr>
              <w:t>ón</w:t>
            </w:r>
            <w:proofErr w:type="spellEnd"/>
            <w:r w:rsidRPr="00C4509A">
              <w:rPr>
                <w:lang w:val="es-ES"/>
              </w:rPr>
              <w:t xml:space="preserve"> de tipos de usuarios</w:t>
            </w:r>
          </w:p>
        </w:tc>
        <w:tc>
          <w:tcPr>
            <w:tcW w:w="277" w:type="pct"/>
          </w:tcPr>
          <w:p w14:paraId="5426B9CF" w14:textId="77777777" w:rsidR="00DA3419" w:rsidRDefault="00DA3419" w:rsidP="005F0C3A">
            <w:pPr>
              <w:jc w:val="both"/>
              <w:rPr>
                <w:lang w:val="es-ES"/>
              </w:rPr>
            </w:pPr>
          </w:p>
        </w:tc>
        <w:tc>
          <w:tcPr>
            <w:tcW w:w="277" w:type="pct"/>
          </w:tcPr>
          <w:p w14:paraId="6CB31C47" w14:textId="6F756973" w:rsidR="00DA3419" w:rsidRDefault="00DA3419" w:rsidP="005F0C3A">
            <w:pPr>
              <w:jc w:val="both"/>
              <w:rPr>
                <w:lang w:val="es-ES"/>
              </w:rPr>
            </w:pPr>
          </w:p>
        </w:tc>
        <w:tc>
          <w:tcPr>
            <w:tcW w:w="277" w:type="pct"/>
          </w:tcPr>
          <w:p w14:paraId="2E50C715" w14:textId="77777777" w:rsidR="00DA3419" w:rsidRDefault="004026D1" w:rsidP="005F0C3A">
            <w:pPr>
              <w:jc w:val="both"/>
              <w:rPr>
                <w:lang w:val="es-ES"/>
              </w:rPr>
            </w:pPr>
            <w:r>
              <w:rPr>
                <w:lang w:val="es-ES"/>
              </w:rPr>
              <w:t>X</w:t>
            </w:r>
          </w:p>
        </w:tc>
        <w:tc>
          <w:tcPr>
            <w:tcW w:w="277" w:type="pct"/>
          </w:tcPr>
          <w:p w14:paraId="6BF22AB2" w14:textId="496F722B" w:rsidR="00DA3419" w:rsidRDefault="00C4509A" w:rsidP="005F0C3A">
            <w:pPr>
              <w:jc w:val="both"/>
              <w:rPr>
                <w:lang w:val="es-ES"/>
              </w:rPr>
            </w:pPr>
            <w:r>
              <w:rPr>
                <w:lang w:val="es-ES"/>
              </w:rPr>
              <w:t>X</w:t>
            </w:r>
          </w:p>
        </w:tc>
        <w:tc>
          <w:tcPr>
            <w:tcW w:w="277" w:type="pct"/>
          </w:tcPr>
          <w:p w14:paraId="445CE61A" w14:textId="77777777" w:rsidR="00DA3419" w:rsidRDefault="00DA3419" w:rsidP="005F0C3A">
            <w:pPr>
              <w:jc w:val="both"/>
              <w:rPr>
                <w:lang w:val="es-ES"/>
              </w:rPr>
            </w:pPr>
          </w:p>
        </w:tc>
        <w:tc>
          <w:tcPr>
            <w:tcW w:w="277" w:type="pct"/>
          </w:tcPr>
          <w:p w14:paraId="3AF43B9A" w14:textId="77777777" w:rsidR="00DA3419" w:rsidRDefault="00DA3419" w:rsidP="005F0C3A">
            <w:pPr>
              <w:jc w:val="both"/>
              <w:rPr>
                <w:lang w:val="es-ES"/>
              </w:rPr>
            </w:pPr>
          </w:p>
        </w:tc>
        <w:tc>
          <w:tcPr>
            <w:tcW w:w="277" w:type="pct"/>
          </w:tcPr>
          <w:p w14:paraId="469F59B6" w14:textId="77777777" w:rsidR="00DA3419" w:rsidRDefault="00DA3419" w:rsidP="005F0C3A">
            <w:pPr>
              <w:jc w:val="both"/>
              <w:rPr>
                <w:lang w:val="es-ES"/>
              </w:rPr>
            </w:pPr>
          </w:p>
        </w:tc>
        <w:tc>
          <w:tcPr>
            <w:tcW w:w="277" w:type="pct"/>
          </w:tcPr>
          <w:p w14:paraId="6A4181FE" w14:textId="77777777" w:rsidR="00DA3419" w:rsidRDefault="00DA3419" w:rsidP="005F0C3A">
            <w:pPr>
              <w:jc w:val="both"/>
              <w:rPr>
                <w:lang w:val="es-ES"/>
              </w:rPr>
            </w:pPr>
          </w:p>
        </w:tc>
        <w:tc>
          <w:tcPr>
            <w:tcW w:w="277" w:type="pct"/>
          </w:tcPr>
          <w:p w14:paraId="6E24D62C" w14:textId="77777777" w:rsidR="00DA3419" w:rsidRDefault="00DA3419" w:rsidP="005F0C3A">
            <w:pPr>
              <w:jc w:val="both"/>
              <w:rPr>
                <w:lang w:val="es-ES"/>
              </w:rPr>
            </w:pPr>
          </w:p>
        </w:tc>
        <w:tc>
          <w:tcPr>
            <w:tcW w:w="348" w:type="pct"/>
          </w:tcPr>
          <w:p w14:paraId="16393B37" w14:textId="77777777" w:rsidR="00DA3419" w:rsidRDefault="00DA3419" w:rsidP="005F0C3A">
            <w:pPr>
              <w:jc w:val="both"/>
              <w:rPr>
                <w:lang w:val="es-ES"/>
              </w:rPr>
            </w:pPr>
          </w:p>
        </w:tc>
      </w:tr>
      <w:tr w:rsidR="00DA3419" w14:paraId="4B7B6898" w14:textId="77777777" w:rsidTr="004026D1">
        <w:tc>
          <w:tcPr>
            <w:tcW w:w="2159" w:type="pct"/>
          </w:tcPr>
          <w:p w14:paraId="48489FCB" w14:textId="03C8BCD7" w:rsidR="00DA3419" w:rsidRPr="00C4509A" w:rsidRDefault="004D255E" w:rsidP="00C4509A">
            <w:pPr>
              <w:pStyle w:val="Prrafodelista"/>
              <w:numPr>
                <w:ilvl w:val="1"/>
                <w:numId w:val="11"/>
              </w:numPr>
              <w:jc w:val="both"/>
            </w:pPr>
            <w:r>
              <w:lastRenderedPageBreak/>
              <w:t>Identificación de objetivos</w:t>
            </w:r>
            <w:r w:rsidR="00C4509A" w:rsidRPr="00C4509A">
              <w:t xml:space="preserve"> por usuario</w:t>
            </w:r>
          </w:p>
        </w:tc>
        <w:tc>
          <w:tcPr>
            <w:tcW w:w="277" w:type="pct"/>
          </w:tcPr>
          <w:p w14:paraId="25270B6F" w14:textId="77777777" w:rsidR="00DA3419" w:rsidRDefault="00DA3419" w:rsidP="005F0C3A">
            <w:pPr>
              <w:jc w:val="both"/>
              <w:rPr>
                <w:lang w:val="es-ES"/>
              </w:rPr>
            </w:pPr>
          </w:p>
        </w:tc>
        <w:tc>
          <w:tcPr>
            <w:tcW w:w="277" w:type="pct"/>
          </w:tcPr>
          <w:p w14:paraId="65EE6F3F" w14:textId="77777777" w:rsidR="00DA3419" w:rsidRDefault="00DA3419" w:rsidP="005F0C3A">
            <w:pPr>
              <w:jc w:val="both"/>
              <w:rPr>
                <w:lang w:val="es-ES"/>
              </w:rPr>
            </w:pPr>
          </w:p>
        </w:tc>
        <w:tc>
          <w:tcPr>
            <w:tcW w:w="277" w:type="pct"/>
          </w:tcPr>
          <w:p w14:paraId="072EC07F" w14:textId="065B5213" w:rsidR="00DA3419" w:rsidRDefault="00C4509A" w:rsidP="005F0C3A">
            <w:pPr>
              <w:jc w:val="both"/>
              <w:rPr>
                <w:lang w:val="es-ES"/>
              </w:rPr>
            </w:pPr>
            <w:r>
              <w:rPr>
                <w:lang w:val="es-ES"/>
              </w:rPr>
              <w:t>X</w:t>
            </w:r>
          </w:p>
        </w:tc>
        <w:tc>
          <w:tcPr>
            <w:tcW w:w="277" w:type="pct"/>
          </w:tcPr>
          <w:p w14:paraId="279B7E3D" w14:textId="537BADD1" w:rsidR="00DA3419" w:rsidRDefault="00C4509A" w:rsidP="005F0C3A">
            <w:pPr>
              <w:jc w:val="both"/>
              <w:rPr>
                <w:lang w:val="es-ES"/>
              </w:rPr>
            </w:pPr>
            <w:r>
              <w:rPr>
                <w:lang w:val="es-ES"/>
              </w:rPr>
              <w:t>X</w:t>
            </w:r>
          </w:p>
        </w:tc>
        <w:tc>
          <w:tcPr>
            <w:tcW w:w="277" w:type="pct"/>
          </w:tcPr>
          <w:p w14:paraId="1346A32F" w14:textId="7C48E04C" w:rsidR="00DA3419" w:rsidRDefault="00DA3419" w:rsidP="005F0C3A">
            <w:pPr>
              <w:jc w:val="both"/>
              <w:rPr>
                <w:lang w:val="es-ES"/>
              </w:rPr>
            </w:pPr>
          </w:p>
        </w:tc>
        <w:tc>
          <w:tcPr>
            <w:tcW w:w="277" w:type="pct"/>
          </w:tcPr>
          <w:p w14:paraId="17EEFE52" w14:textId="77777777" w:rsidR="00DA3419" w:rsidRDefault="00DA3419" w:rsidP="005F0C3A">
            <w:pPr>
              <w:jc w:val="both"/>
              <w:rPr>
                <w:lang w:val="es-ES"/>
              </w:rPr>
            </w:pPr>
          </w:p>
        </w:tc>
        <w:tc>
          <w:tcPr>
            <w:tcW w:w="277" w:type="pct"/>
          </w:tcPr>
          <w:p w14:paraId="469F44C3" w14:textId="77777777" w:rsidR="00DA3419" w:rsidRDefault="00DA3419" w:rsidP="005F0C3A">
            <w:pPr>
              <w:jc w:val="both"/>
              <w:rPr>
                <w:lang w:val="es-ES"/>
              </w:rPr>
            </w:pPr>
          </w:p>
        </w:tc>
        <w:tc>
          <w:tcPr>
            <w:tcW w:w="277" w:type="pct"/>
          </w:tcPr>
          <w:p w14:paraId="671DD6C9" w14:textId="77777777" w:rsidR="00DA3419" w:rsidRDefault="00DA3419" w:rsidP="005F0C3A">
            <w:pPr>
              <w:jc w:val="both"/>
              <w:rPr>
                <w:lang w:val="es-ES"/>
              </w:rPr>
            </w:pPr>
          </w:p>
        </w:tc>
        <w:tc>
          <w:tcPr>
            <w:tcW w:w="277" w:type="pct"/>
          </w:tcPr>
          <w:p w14:paraId="7EC5D713" w14:textId="77777777" w:rsidR="00DA3419" w:rsidRDefault="00DA3419" w:rsidP="005F0C3A">
            <w:pPr>
              <w:jc w:val="both"/>
              <w:rPr>
                <w:lang w:val="es-ES"/>
              </w:rPr>
            </w:pPr>
          </w:p>
        </w:tc>
        <w:tc>
          <w:tcPr>
            <w:tcW w:w="348" w:type="pct"/>
          </w:tcPr>
          <w:p w14:paraId="06D8EFFD" w14:textId="77777777" w:rsidR="00DA3419" w:rsidRDefault="00DA3419" w:rsidP="005F0C3A">
            <w:pPr>
              <w:jc w:val="both"/>
              <w:rPr>
                <w:lang w:val="es-ES"/>
              </w:rPr>
            </w:pPr>
          </w:p>
        </w:tc>
      </w:tr>
      <w:tr w:rsidR="00DA3419" w14:paraId="3F3E5FFC" w14:textId="77777777" w:rsidTr="004026D1">
        <w:tc>
          <w:tcPr>
            <w:tcW w:w="2159" w:type="pct"/>
          </w:tcPr>
          <w:p w14:paraId="58686516" w14:textId="341390E0" w:rsidR="00DA3419" w:rsidRPr="00C4509A" w:rsidRDefault="00C4509A" w:rsidP="00C4509A">
            <w:pPr>
              <w:pStyle w:val="Prrafodelista"/>
              <w:numPr>
                <w:ilvl w:val="0"/>
                <w:numId w:val="11"/>
              </w:numPr>
              <w:jc w:val="both"/>
            </w:pPr>
            <w:proofErr w:type="spellStart"/>
            <w:r w:rsidRPr="00C4509A">
              <w:t>Investigaci</w:t>
            </w:r>
            <w:r w:rsidRPr="00C4509A">
              <w:rPr>
                <w:lang w:val="es-ES"/>
              </w:rPr>
              <w:t>ón</w:t>
            </w:r>
            <w:proofErr w:type="spellEnd"/>
            <w:r w:rsidRPr="00C4509A">
              <w:rPr>
                <w:lang w:val="es-ES"/>
              </w:rPr>
              <w:t xml:space="preserve"> de Usuarios</w:t>
            </w:r>
          </w:p>
        </w:tc>
        <w:tc>
          <w:tcPr>
            <w:tcW w:w="277" w:type="pct"/>
          </w:tcPr>
          <w:p w14:paraId="37FADCFA" w14:textId="77777777" w:rsidR="00DA3419" w:rsidRDefault="00DA3419" w:rsidP="005F0C3A">
            <w:pPr>
              <w:jc w:val="both"/>
              <w:rPr>
                <w:lang w:val="es-ES"/>
              </w:rPr>
            </w:pPr>
          </w:p>
        </w:tc>
        <w:tc>
          <w:tcPr>
            <w:tcW w:w="277" w:type="pct"/>
          </w:tcPr>
          <w:p w14:paraId="2DFC3073" w14:textId="77777777" w:rsidR="00DA3419" w:rsidRDefault="00DA3419" w:rsidP="005F0C3A">
            <w:pPr>
              <w:jc w:val="both"/>
              <w:rPr>
                <w:lang w:val="es-ES"/>
              </w:rPr>
            </w:pPr>
          </w:p>
        </w:tc>
        <w:tc>
          <w:tcPr>
            <w:tcW w:w="277" w:type="pct"/>
          </w:tcPr>
          <w:p w14:paraId="3EDB6626" w14:textId="78684897" w:rsidR="00DA3419" w:rsidRDefault="00C4509A" w:rsidP="005F0C3A">
            <w:pPr>
              <w:jc w:val="both"/>
              <w:rPr>
                <w:lang w:val="es-ES"/>
              </w:rPr>
            </w:pPr>
            <w:r>
              <w:rPr>
                <w:lang w:val="es-ES"/>
              </w:rPr>
              <w:t>X</w:t>
            </w:r>
          </w:p>
        </w:tc>
        <w:tc>
          <w:tcPr>
            <w:tcW w:w="277" w:type="pct"/>
          </w:tcPr>
          <w:p w14:paraId="01EA8664" w14:textId="12D1CDEE" w:rsidR="00DA3419" w:rsidRDefault="00C4509A" w:rsidP="005F0C3A">
            <w:pPr>
              <w:jc w:val="both"/>
              <w:rPr>
                <w:lang w:val="es-ES"/>
              </w:rPr>
            </w:pPr>
            <w:r>
              <w:rPr>
                <w:lang w:val="es-ES"/>
              </w:rPr>
              <w:t>X</w:t>
            </w:r>
          </w:p>
        </w:tc>
        <w:tc>
          <w:tcPr>
            <w:tcW w:w="277" w:type="pct"/>
          </w:tcPr>
          <w:p w14:paraId="1D3261DA" w14:textId="15D5E2EE" w:rsidR="00DA3419" w:rsidRDefault="00C4509A" w:rsidP="005F0C3A">
            <w:pPr>
              <w:jc w:val="both"/>
              <w:rPr>
                <w:lang w:val="es-ES"/>
              </w:rPr>
            </w:pPr>
            <w:r>
              <w:rPr>
                <w:lang w:val="es-ES"/>
              </w:rPr>
              <w:t>X</w:t>
            </w:r>
          </w:p>
        </w:tc>
        <w:tc>
          <w:tcPr>
            <w:tcW w:w="277" w:type="pct"/>
          </w:tcPr>
          <w:p w14:paraId="30E0B287" w14:textId="77777777" w:rsidR="00DA3419" w:rsidRDefault="004026D1" w:rsidP="005F0C3A">
            <w:pPr>
              <w:jc w:val="both"/>
              <w:rPr>
                <w:lang w:val="es-ES"/>
              </w:rPr>
            </w:pPr>
            <w:r>
              <w:rPr>
                <w:lang w:val="es-ES"/>
              </w:rPr>
              <w:t>X</w:t>
            </w:r>
          </w:p>
        </w:tc>
        <w:tc>
          <w:tcPr>
            <w:tcW w:w="277" w:type="pct"/>
          </w:tcPr>
          <w:p w14:paraId="372DB6B7" w14:textId="64001E8B" w:rsidR="00DA3419" w:rsidRDefault="00DA3419" w:rsidP="005F0C3A">
            <w:pPr>
              <w:jc w:val="both"/>
              <w:rPr>
                <w:lang w:val="es-ES"/>
              </w:rPr>
            </w:pPr>
          </w:p>
        </w:tc>
        <w:tc>
          <w:tcPr>
            <w:tcW w:w="277" w:type="pct"/>
          </w:tcPr>
          <w:p w14:paraId="6FC763DE" w14:textId="73A0B287" w:rsidR="00DA3419" w:rsidRDefault="00DA3419" w:rsidP="005F0C3A">
            <w:pPr>
              <w:jc w:val="both"/>
              <w:rPr>
                <w:lang w:val="es-ES"/>
              </w:rPr>
            </w:pPr>
          </w:p>
        </w:tc>
        <w:tc>
          <w:tcPr>
            <w:tcW w:w="277" w:type="pct"/>
          </w:tcPr>
          <w:p w14:paraId="4F4F303C" w14:textId="77777777" w:rsidR="00DA3419" w:rsidRDefault="00DA3419" w:rsidP="005F0C3A">
            <w:pPr>
              <w:jc w:val="both"/>
              <w:rPr>
                <w:lang w:val="es-ES"/>
              </w:rPr>
            </w:pPr>
          </w:p>
        </w:tc>
        <w:tc>
          <w:tcPr>
            <w:tcW w:w="348" w:type="pct"/>
          </w:tcPr>
          <w:p w14:paraId="2BFA5FEA" w14:textId="77777777" w:rsidR="00DA3419" w:rsidRDefault="00DA3419" w:rsidP="005F0C3A">
            <w:pPr>
              <w:jc w:val="both"/>
              <w:rPr>
                <w:lang w:val="es-ES"/>
              </w:rPr>
            </w:pPr>
          </w:p>
        </w:tc>
      </w:tr>
      <w:tr w:rsidR="00DA3419" w14:paraId="007B067D" w14:textId="77777777" w:rsidTr="004026D1">
        <w:trPr>
          <w:trHeight w:val="320"/>
        </w:trPr>
        <w:tc>
          <w:tcPr>
            <w:tcW w:w="2159" w:type="pct"/>
          </w:tcPr>
          <w:p w14:paraId="56F5276E" w14:textId="0FB55447" w:rsidR="00DA3419" w:rsidRPr="00C4509A" w:rsidRDefault="00C4509A" w:rsidP="00C4509A">
            <w:pPr>
              <w:pStyle w:val="Prrafodelista"/>
              <w:numPr>
                <w:ilvl w:val="0"/>
                <w:numId w:val="11"/>
              </w:numPr>
              <w:jc w:val="both"/>
            </w:pPr>
            <w:r w:rsidRPr="00C4509A">
              <w:t>Diseño centrado en el usuario</w:t>
            </w:r>
          </w:p>
        </w:tc>
        <w:tc>
          <w:tcPr>
            <w:tcW w:w="277" w:type="pct"/>
          </w:tcPr>
          <w:p w14:paraId="15F67B7C" w14:textId="77777777" w:rsidR="00DA3419" w:rsidRDefault="00DA3419" w:rsidP="005F0C3A">
            <w:pPr>
              <w:jc w:val="both"/>
              <w:rPr>
                <w:lang w:val="es-ES"/>
              </w:rPr>
            </w:pPr>
          </w:p>
        </w:tc>
        <w:tc>
          <w:tcPr>
            <w:tcW w:w="277" w:type="pct"/>
          </w:tcPr>
          <w:p w14:paraId="2BEBF354" w14:textId="77777777" w:rsidR="00DA3419" w:rsidRDefault="00DA3419" w:rsidP="005F0C3A">
            <w:pPr>
              <w:jc w:val="both"/>
              <w:rPr>
                <w:lang w:val="es-ES"/>
              </w:rPr>
            </w:pPr>
          </w:p>
        </w:tc>
        <w:tc>
          <w:tcPr>
            <w:tcW w:w="277" w:type="pct"/>
          </w:tcPr>
          <w:p w14:paraId="15E2A899" w14:textId="77777777" w:rsidR="00DA3419" w:rsidRDefault="00DA3419" w:rsidP="005F0C3A">
            <w:pPr>
              <w:jc w:val="both"/>
              <w:rPr>
                <w:lang w:val="es-ES"/>
              </w:rPr>
            </w:pPr>
          </w:p>
        </w:tc>
        <w:tc>
          <w:tcPr>
            <w:tcW w:w="277" w:type="pct"/>
          </w:tcPr>
          <w:p w14:paraId="336AA935" w14:textId="77777777" w:rsidR="00DA3419" w:rsidRDefault="00DA3419" w:rsidP="005F0C3A">
            <w:pPr>
              <w:jc w:val="both"/>
              <w:rPr>
                <w:lang w:val="es-ES"/>
              </w:rPr>
            </w:pPr>
          </w:p>
        </w:tc>
        <w:tc>
          <w:tcPr>
            <w:tcW w:w="277" w:type="pct"/>
          </w:tcPr>
          <w:p w14:paraId="1DEA35DD" w14:textId="5942D4FA" w:rsidR="00DA3419" w:rsidRDefault="00C4509A" w:rsidP="005F0C3A">
            <w:pPr>
              <w:jc w:val="both"/>
              <w:rPr>
                <w:lang w:val="es-ES"/>
              </w:rPr>
            </w:pPr>
            <w:r>
              <w:rPr>
                <w:lang w:val="es-ES"/>
              </w:rPr>
              <w:t>X</w:t>
            </w:r>
          </w:p>
        </w:tc>
        <w:tc>
          <w:tcPr>
            <w:tcW w:w="277" w:type="pct"/>
          </w:tcPr>
          <w:p w14:paraId="3D21306F" w14:textId="77E9F3AC" w:rsidR="00DA3419" w:rsidRDefault="00C4509A" w:rsidP="005F0C3A">
            <w:pPr>
              <w:jc w:val="both"/>
              <w:rPr>
                <w:lang w:val="es-ES"/>
              </w:rPr>
            </w:pPr>
            <w:r>
              <w:rPr>
                <w:lang w:val="es-ES"/>
              </w:rPr>
              <w:t>X</w:t>
            </w:r>
          </w:p>
        </w:tc>
        <w:tc>
          <w:tcPr>
            <w:tcW w:w="277" w:type="pct"/>
          </w:tcPr>
          <w:p w14:paraId="3D4BE14D" w14:textId="65360239" w:rsidR="00DA3419" w:rsidRDefault="00C4509A" w:rsidP="005F0C3A">
            <w:pPr>
              <w:jc w:val="both"/>
              <w:rPr>
                <w:lang w:val="es-ES"/>
              </w:rPr>
            </w:pPr>
            <w:r>
              <w:rPr>
                <w:lang w:val="es-ES"/>
              </w:rPr>
              <w:t>X</w:t>
            </w:r>
          </w:p>
        </w:tc>
        <w:tc>
          <w:tcPr>
            <w:tcW w:w="277" w:type="pct"/>
          </w:tcPr>
          <w:p w14:paraId="230F0BAF" w14:textId="73F163F1" w:rsidR="00DA3419" w:rsidRDefault="00DA3419" w:rsidP="005F0C3A">
            <w:pPr>
              <w:jc w:val="both"/>
              <w:rPr>
                <w:lang w:val="es-ES"/>
              </w:rPr>
            </w:pPr>
          </w:p>
        </w:tc>
        <w:tc>
          <w:tcPr>
            <w:tcW w:w="277" w:type="pct"/>
          </w:tcPr>
          <w:p w14:paraId="134001B5" w14:textId="083A72F2" w:rsidR="00DA3419" w:rsidRDefault="00DA3419" w:rsidP="005F0C3A">
            <w:pPr>
              <w:jc w:val="both"/>
              <w:rPr>
                <w:lang w:val="es-ES"/>
              </w:rPr>
            </w:pPr>
          </w:p>
        </w:tc>
        <w:tc>
          <w:tcPr>
            <w:tcW w:w="348" w:type="pct"/>
          </w:tcPr>
          <w:p w14:paraId="198E3B06" w14:textId="77777777" w:rsidR="00DA3419" w:rsidRDefault="00DA3419" w:rsidP="005F0C3A">
            <w:pPr>
              <w:jc w:val="both"/>
              <w:rPr>
                <w:lang w:val="es-ES"/>
              </w:rPr>
            </w:pPr>
          </w:p>
        </w:tc>
      </w:tr>
      <w:tr w:rsidR="00DA3419" w14:paraId="1873A6ED" w14:textId="77777777" w:rsidTr="004026D1">
        <w:tc>
          <w:tcPr>
            <w:tcW w:w="2159" w:type="pct"/>
          </w:tcPr>
          <w:p w14:paraId="0AB48A75" w14:textId="1485E1E2" w:rsidR="00DA3419" w:rsidRPr="00C4509A" w:rsidRDefault="00C4509A" w:rsidP="00C4509A">
            <w:pPr>
              <w:pStyle w:val="Prrafodelista"/>
              <w:numPr>
                <w:ilvl w:val="0"/>
                <w:numId w:val="11"/>
              </w:numPr>
              <w:jc w:val="both"/>
            </w:pPr>
            <w:r w:rsidRPr="00C4509A">
              <w:rPr>
                <w:lang w:val="es-ES"/>
              </w:rPr>
              <w:t>Evaluación de</w:t>
            </w:r>
            <w:r>
              <w:rPr>
                <w:lang w:val="es-ES"/>
              </w:rPr>
              <w:t>l prototipo del</w:t>
            </w:r>
            <w:r w:rsidRPr="00C4509A">
              <w:rPr>
                <w:lang w:val="es-ES"/>
              </w:rPr>
              <w:t xml:space="preserve"> Sistema</w:t>
            </w:r>
          </w:p>
        </w:tc>
        <w:tc>
          <w:tcPr>
            <w:tcW w:w="277" w:type="pct"/>
          </w:tcPr>
          <w:p w14:paraId="4B3061F4" w14:textId="77777777" w:rsidR="00DA3419" w:rsidRDefault="00DA3419" w:rsidP="005F0C3A">
            <w:pPr>
              <w:jc w:val="both"/>
              <w:rPr>
                <w:lang w:val="es-ES"/>
              </w:rPr>
            </w:pPr>
          </w:p>
        </w:tc>
        <w:tc>
          <w:tcPr>
            <w:tcW w:w="277" w:type="pct"/>
          </w:tcPr>
          <w:p w14:paraId="1A2A9C81" w14:textId="77777777" w:rsidR="00DA3419" w:rsidRDefault="00DA3419" w:rsidP="005F0C3A">
            <w:pPr>
              <w:jc w:val="both"/>
              <w:rPr>
                <w:lang w:val="es-ES"/>
              </w:rPr>
            </w:pPr>
          </w:p>
        </w:tc>
        <w:tc>
          <w:tcPr>
            <w:tcW w:w="277" w:type="pct"/>
          </w:tcPr>
          <w:p w14:paraId="6FC2CE56" w14:textId="77777777" w:rsidR="00DA3419" w:rsidRDefault="00DA3419" w:rsidP="005F0C3A">
            <w:pPr>
              <w:jc w:val="both"/>
              <w:rPr>
                <w:lang w:val="es-ES"/>
              </w:rPr>
            </w:pPr>
          </w:p>
        </w:tc>
        <w:tc>
          <w:tcPr>
            <w:tcW w:w="277" w:type="pct"/>
          </w:tcPr>
          <w:p w14:paraId="1F72B267" w14:textId="77777777" w:rsidR="00DA3419" w:rsidRDefault="00DA3419" w:rsidP="005F0C3A">
            <w:pPr>
              <w:jc w:val="both"/>
              <w:rPr>
                <w:lang w:val="es-ES"/>
              </w:rPr>
            </w:pPr>
          </w:p>
        </w:tc>
        <w:tc>
          <w:tcPr>
            <w:tcW w:w="277" w:type="pct"/>
          </w:tcPr>
          <w:p w14:paraId="0E32E852" w14:textId="77777777" w:rsidR="00DA3419" w:rsidRDefault="00DA3419" w:rsidP="005F0C3A">
            <w:pPr>
              <w:jc w:val="both"/>
              <w:rPr>
                <w:lang w:val="es-ES"/>
              </w:rPr>
            </w:pPr>
          </w:p>
        </w:tc>
        <w:tc>
          <w:tcPr>
            <w:tcW w:w="277" w:type="pct"/>
          </w:tcPr>
          <w:p w14:paraId="52074F87" w14:textId="77777777" w:rsidR="00DA3419" w:rsidRDefault="00DA3419" w:rsidP="005F0C3A">
            <w:pPr>
              <w:jc w:val="both"/>
              <w:rPr>
                <w:lang w:val="es-ES"/>
              </w:rPr>
            </w:pPr>
          </w:p>
        </w:tc>
        <w:tc>
          <w:tcPr>
            <w:tcW w:w="277" w:type="pct"/>
          </w:tcPr>
          <w:p w14:paraId="7D82E1A7" w14:textId="77777777" w:rsidR="00DA3419" w:rsidRDefault="00DA3419" w:rsidP="005F0C3A">
            <w:pPr>
              <w:jc w:val="both"/>
              <w:rPr>
                <w:lang w:val="es-ES"/>
              </w:rPr>
            </w:pPr>
          </w:p>
        </w:tc>
        <w:tc>
          <w:tcPr>
            <w:tcW w:w="277" w:type="pct"/>
          </w:tcPr>
          <w:p w14:paraId="2117CE4A" w14:textId="0E940EB0" w:rsidR="00DA3419" w:rsidRDefault="00C4509A" w:rsidP="005F0C3A">
            <w:pPr>
              <w:jc w:val="both"/>
              <w:rPr>
                <w:lang w:val="es-ES"/>
              </w:rPr>
            </w:pPr>
            <w:r>
              <w:rPr>
                <w:lang w:val="es-ES"/>
              </w:rPr>
              <w:t>X</w:t>
            </w:r>
          </w:p>
        </w:tc>
        <w:tc>
          <w:tcPr>
            <w:tcW w:w="277" w:type="pct"/>
          </w:tcPr>
          <w:p w14:paraId="2951A1DC" w14:textId="61042C69" w:rsidR="00DA3419" w:rsidRDefault="00DA3419" w:rsidP="005F0C3A">
            <w:pPr>
              <w:jc w:val="both"/>
              <w:rPr>
                <w:lang w:val="es-ES"/>
              </w:rPr>
            </w:pPr>
          </w:p>
        </w:tc>
        <w:tc>
          <w:tcPr>
            <w:tcW w:w="348" w:type="pct"/>
          </w:tcPr>
          <w:p w14:paraId="3BBB3882" w14:textId="47C2DEBA" w:rsidR="00DA3419" w:rsidRDefault="00DA3419" w:rsidP="005F0C3A">
            <w:pPr>
              <w:jc w:val="both"/>
              <w:rPr>
                <w:lang w:val="es-ES"/>
              </w:rPr>
            </w:pPr>
          </w:p>
        </w:tc>
      </w:tr>
      <w:tr w:rsidR="00C4509A" w14:paraId="52B3103B" w14:textId="77777777" w:rsidTr="004026D1">
        <w:tc>
          <w:tcPr>
            <w:tcW w:w="2159" w:type="pct"/>
          </w:tcPr>
          <w:p w14:paraId="1B9090EA" w14:textId="7C601337" w:rsidR="00C4509A" w:rsidRPr="00C4509A" w:rsidRDefault="00C4509A" w:rsidP="00C4509A">
            <w:pPr>
              <w:pStyle w:val="Prrafodelista"/>
              <w:numPr>
                <w:ilvl w:val="0"/>
                <w:numId w:val="11"/>
              </w:numPr>
              <w:jc w:val="both"/>
              <w:rPr>
                <w:lang w:val="es-ES"/>
              </w:rPr>
            </w:pPr>
            <w:r>
              <w:rPr>
                <w:lang w:val="es-ES"/>
              </w:rPr>
              <w:t>Documentación</w:t>
            </w:r>
          </w:p>
        </w:tc>
        <w:tc>
          <w:tcPr>
            <w:tcW w:w="277" w:type="pct"/>
          </w:tcPr>
          <w:p w14:paraId="14140ECB" w14:textId="77777777" w:rsidR="00C4509A" w:rsidRDefault="00C4509A" w:rsidP="005F0C3A">
            <w:pPr>
              <w:jc w:val="both"/>
              <w:rPr>
                <w:lang w:val="es-ES"/>
              </w:rPr>
            </w:pPr>
          </w:p>
        </w:tc>
        <w:tc>
          <w:tcPr>
            <w:tcW w:w="277" w:type="pct"/>
          </w:tcPr>
          <w:p w14:paraId="6088348C" w14:textId="77777777" w:rsidR="00C4509A" w:rsidRDefault="00C4509A" w:rsidP="005F0C3A">
            <w:pPr>
              <w:jc w:val="both"/>
              <w:rPr>
                <w:lang w:val="es-ES"/>
              </w:rPr>
            </w:pPr>
          </w:p>
        </w:tc>
        <w:tc>
          <w:tcPr>
            <w:tcW w:w="277" w:type="pct"/>
          </w:tcPr>
          <w:p w14:paraId="6454BE8A" w14:textId="77777777" w:rsidR="00C4509A" w:rsidRDefault="00C4509A" w:rsidP="005F0C3A">
            <w:pPr>
              <w:jc w:val="both"/>
              <w:rPr>
                <w:lang w:val="es-ES"/>
              </w:rPr>
            </w:pPr>
          </w:p>
        </w:tc>
        <w:tc>
          <w:tcPr>
            <w:tcW w:w="277" w:type="pct"/>
          </w:tcPr>
          <w:p w14:paraId="221EB29D" w14:textId="77777777" w:rsidR="00C4509A" w:rsidRDefault="00C4509A" w:rsidP="005F0C3A">
            <w:pPr>
              <w:jc w:val="both"/>
              <w:rPr>
                <w:lang w:val="es-ES"/>
              </w:rPr>
            </w:pPr>
          </w:p>
        </w:tc>
        <w:tc>
          <w:tcPr>
            <w:tcW w:w="277" w:type="pct"/>
          </w:tcPr>
          <w:p w14:paraId="0EB6FBE4" w14:textId="77777777" w:rsidR="00C4509A" w:rsidRDefault="00C4509A" w:rsidP="005F0C3A">
            <w:pPr>
              <w:jc w:val="both"/>
              <w:rPr>
                <w:lang w:val="es-ES"/>
              </w:rPr>
            </w:pPr>
          </w:p>
        </w:tc>
        <w:tc>
          <w:tcPr>
            <w:tcW w:w="277" w:type="pct"/>
          </w:tcPr>
          <w:p w14:paraId="1CEA1EEA" w14:textId="77777777" w:rsidR="00C4509A" w:rsidRDefault="00C4509A" w:rsidP="005F0C3A">
            <w:pPr>
              <w:jc w:val="both"/>
              <w:rPr>
                <w:lang w:val="es-ES"/>
              </w:rPr>
            </w:pPr>
          </w:p>
        </w:tc>
        <w:tc>
          <w:tcPr>
            <w:tcW w:w="277" w:type="pct"/>
          </w:tcPr>
          <w:p w14:paraId="5CB0BC9D" w14:textId="77777777" w:rsidR="00C4509A" w:rsidRDefault="00C4509A" w:rsidP="005F0C3A">
            <w:pPr>
              <w:jc w:val="both"/>
              <w:rPr>
                <w:lang w:val="es-ES"/>
              </w:rPr>
            </w:pPr>
          </w:p>
        </w:tc>
        <w:tc>
          <w:tcPr>
            <w:tcW w:w="277" w:type="pct"/>
          </w:tcPr>
          <w:p w14:paraId="0340C96D" w14:textId="77777777" w:rsidR="00C4509A" w:rsidRDefault="00C4509A" w:rsidP="005F0C3A">
            <w:pPr>
              <w:jc w:val="both"/>
              <w:rPr>
                <w:lang w:val="es-ES"/>
              </w:rPr>
            </w:pPr>
          </w:p>
        </w:tc>
        <w:tc>
          <w:tcPr>
            <w:tcW w:w="277" w:type="pct"/>
          </w:tcPr>
          <w:p w14:paraId="677C0DC6" w14:textId="78289401" w:rsidR="00C4509A" w:rsidRDefault="00C4509A" w:rsidP="005F0C3A">
            <w:pPr>
              <w:jc w:val="both"/>
              <w:rPr>
                <w:lang w:val="es-ES"/>
              </w:rPr>
            </w:pPr>
            <w:r>
              <w:rPr>
                <w:lang w:val="es-ES"/>
              </w:rPr>
              <w:t>X</w:t>
            </w:r>
          </w:p>
        </w:tc>
        <w:tc>
          <w:tcPr>
            <w:tcW w:w="348" w:type="pct"/>
          </w:tcPr>
          <w:p w14:paraId="1D294119" w14:textId="19E762DC" w:rsidR="00C4509A" w:rsidRDefault="00C4509A" w:rsidP="005F0C3A">
            <w:pPr>
              <w:jc w:val="both"/>
              <w:rPr>
                <w:lang w:val="es-ES"/>
              </w:rPr>
            </w:pPr>
          </w:p>
        </w:tc>
      </w:tr>
      <w:tr w:rsidR="00C4509A" w14:paraId="601E4ACD" w14:textId="77777777" w:rsidTr="00C4509A">
        <w:trPr>
          <w:trHeight w:val="264"/>
        </w:trPr>
        <w:tc>
          <w:tcPr>
            <w:tcW w:w="2159" w:type="pct"/>
          </w:tcPr>
          <w:p w14:paraId="6EB48DBB" w14:textId="100EEB02" w:rsidR="00C4509A" w:rsidRDefault="00C4509A" w:rsidP="00C4509A">
            <w:pPr>
              <w:pStyle w:val="Prrafodelista"/>
              <w:numPr>
                <w:ilvl w:val="0"/>
                <w:numId w:val="11"/>
              </w:numPr>
              <w:jc w:val="both"/>
              <w:rPr>
                <w:lang w:val="es-ES"/>
              </w:rPr>
            </w:pPr>
            <w:r>
              <w:rPr>
                <w:lang w:val="es-ES"/>
              </w:rPr>
              <w:t>Publicación</w:t>
            </w:r>
          </w:p>
        </w:tc>
        <w:tc>
          <w:tcPr>
            <w:tcW w:w="277" w:type="pct"/>
          </w:tcPr>
          <w:p w14:paraId="1FAE3C37" w14:textId="77777777" w:rsidR="00C4509A" w:rsidRDefault="00C4509A" w:rsidP="005F0C3A">
            <w:pPr>
              <w:jc w:val="both"/>
              <w:rPr>
                <w:lang w:val="es-ES"/>
              </w:rPr>
            </w:pPr>
          </w:p>
        </w:tc>
        <w:tc>
          <w:tcPr>
            <w:tcW w:w="277" w:type="pct"/>
          </w:tcPr>
          <w:p w14:paraId="7A48D86D" w14:textId="77777777" w:rsidR="00C4509A" w:rsidRDefault="00C4509A" w:rsidP="005F0C3A">
            <w:pPr>
              <w:jc w:val="both"/>
              <w:rPr>
                <w:lang w:val="es-ES"/>
              </w:rPr>
            </w:pPr>
          </w:p>
        </w:tc>
        <w:tc>
          <w:tcPr>
            <w:tcW w:w="277" w:type="pct"/>
          </w:tcPr>
          <w:p w14:paraId="57A3D49E" w14:textId="77777777" w:rsidR="00C4509A" w:rsidRDefault="00C4509A" w:rsidP="005F0C3A">
            <w:pPr>
              <w:jc w:val="both"/>
              <w:rPr>
                <w:lang w:val="es-ES"/>
              </w:rPr>
            </w:pPr>
          </w:p>
        </w:tc>
        <w:tc>
          <w:tcPr>
            <w:tcW w:w="277" w:type="pct"/>
          </w:tcPr>
          <w:p w14:paraId="43209787" w14:textId="77777777" w:rsidR="00C4509A" w:rsidRDefault="00C4509A" w:rsidP="005F0C3A">
            <w:pPr>
              <w:jc w:val="both"/>
              <w:rPr>
                <w:lang w:val="es-ES"/>
              </w:rPr>
            </w:pPr>
          </w:p>
        </w:tc>
        <w:tc>
          <w:tcPr>
            <w:tcW w:w="277" w:type="pct"/>
          </w:tcPr>
          <w:p w14:paraId="5461DF9F" w14:textId="77777777" w:rsidR="00C4509A" w:rsidRDefault="00C4509A" w:rsidP="005F0C3A">
            <w:pPr>
              <w:jc w:val="both"/>
              <w:rPr>
                <w:lang w:val="es-ES"/>
              </w:rPr>
            </w:pPr>
          </w:p>
        </w:tc>
        <w:tc>
          <w:tcPr>
            <w:tcW w:w="277" w:type="pct"/>
          </w:tcPr>
          <w:p w14:paraId="49CCBED6" w14:textId="77777777" w:rsidR="00C4509A" w:rsidRDefault="00C4509A" w:rsidP="005F0C3A">
            <w:pPr>
              <w:jc w:val="both"/>
              <w:rPr>
                <w:lang w:val="es-ES"/>
              </w:rPr>
            </w:pPr>
          </w:p>
        </w:tc>
        <w:tc>
          <w:tcPr>
            <w:tcW w:w="277" w:type="pct"/>
          </w:tcPr>
          <w:p w14:paraId="4EC1FD0B" w14:textId="77777777" w:rsidR="00C4509A" w:rsidRDefault="00C4509A" w:rsidP="005F0C3A">
            <w:pPr>
              <w:jc w:val="both"/>
              <w:rPr>
                <w:lang w:val="es-ES"/>
              </w:rPr>
            </w:pPr>
          </w:p>
        </w:tc>
        <w:tc>
          <w:tcPr>
            <w:tcW w:w="277" w:type="pct"/>
          </w:tcPr>
          <w:p w14:paraId="03157F05" w14:textId="77777777" w:rsidR="00C4509A" w:rsidRDefault="00C4509A" w:rsidP="005F0C3A">
            <w:pPr>
              <w:jc w:val="both"/>
              <w:rPr>
                <w:lang w:val="es-ES"/>
              </w:rPr>
            </w:pPr>
          </w:p>
        </w:tc>
        <w:tc>
          <w:tcPr>
            <w:tcW w:w="277" w:type="pct"/>
          </w:tcPr>
          <w:p w14:paraId="6AB68522" w14:textId="77777777" w:rsidR="00C4509A" w:rsidRDefault="00C4509A" w:rsidP="005F0C3A">
            <w:pPr>
              <w:jc w:val="both"/>
              <w:rPr>
                <w:lang w:val="es-ES"/>
              </w:rPr>
            </w:pPr>
          </w:p>
        </w:tc>
        <w:tc>
          <w:tcPr>
            <w:tcW w:w="348" w:type="pct"/>
          </w:tcPr>
          <w:p w14:paraId="771E4A88" w14:textId="5CC84ADE" w:rsidR="00C4509A" w:rsidRDefault="00C4509A" w:rsidP="005F0C3A">
            <w:pPr>
              <w:jc w:val="both"/>
              <w:rPr>
                <w:lang w:val="es-ES"/>
              </w:rPr>
            </w:pPr>
            <w:r>
              <w:rPr>
                <w:lang w:val="es-ES"/>
              </w:rPr>
              <w:t>X</w:t>
            </w:r>
          </w:p>
        </w:tc>
      </w:tr>
      <w:tr w:rsidR="00C4509A" w14:paraId="100A6AF0" w14:textId="77777777" w:rsidTr="00C4509A">
        <w:trPr>
          <w:trHeight w:val="264"/>
        </w:trPr>
        <w:tc>
          <w:tcPr>
            <w:tcW w:w="2159" w:type="pct"/>
          </w:tcPr>
          <w:p w14:paraId="519EB71D" w14:textId="2A4C61A2" w:rsidR="00C4509A" w:rsidRDefault="00C4509A" w:rsidP="00C4509A">
            <w:pPr>
              <w:pStyle w:val="Prrafodelista"/>
              <w:numPr>
                <w:ilvl w:val="0"/>
                <w:numId w:val="11"/>
              </w:numPr>
              <w:jc w:val="both"/>
              <w:rPr>
                <w:lang w:val="es-ES"/>
              </w:rPr>
            </w:pPr>
            <w:r>
              <w:rPr>
                <w:lang w:val="es-ES"/>
              </w:rPr>
              <w:t>Redacción de tesis</w:t>
            </w:r>
          </w:p>
        </w:tc>
        <w:tc>
          <w:tcPr>
            <w:tcW w:w="277" w:type="pct"/>
          </w:tcPr>
          <w:p w14:paraId="50E3A941" w14:textId="4D9734BF" w:rsidR="00C4509A" w:rsidRDefault="00C4509A" w:rsidP="005F0C3A">
            <w:pPr>
              <w:jc w:val="both"/>
              <w:rPr>
                <w:lang w:val="es-ES"/>
              </w:rPr>
            </w:pPr>
            <w:r>
              <w:rPr>
                <w:lang w:val="es-ES"/>
              </w:rPr>
              <w:t>X</w:t>
            </w:r>
          </w:p>
        </w:tc>
        <w:tc>
          <w:tcPr>
            <w:tcW w:w="277" w:type="pct"/>
          </w:tcPr>
          <w:p w14:paraId="48E0F4A9" w14:textId="3CCF6219" w:rsidR="00C4509A" w:rsidRDefault="00C4509A" w:rsidP="005F0C3A">
            <w:pPr>
              <w:jc w:val="both"/>
              <w:rPr>
                <w:lang w:val="es-ES"/>
              </w:rPr>
            </w:pPr>
            <w:r>
              <w:rPr>
                <w:lang w:val="es-ES"/>
              </w:rPr>
              <w:t>X</w:t>
            </w:r>
          </w:p>
        </w:tc>
        <w:tc>
          <w:tcPr>
            <w:tcW w:w="277" w:type="pct"/>
          </w:tcPr>
          <w:p w14:paraId="7916CD42" w14:textId="7AF32355" w:rsidR="00C4509A" w:rsidRDefault="00C4509A" w:rsidP="005F0C3A">
            <w:pPr>
              <w:jc w:val="both"/>
              <w:rPr>
                <w:lang w:val="es-ES"/>
              </w:rPr>
            </w:pPr>
            <w:r>
              <w:rPr>
                <w:lang w:val="es-ES"/>
              </w:rPr>
              <w:t>X</w:t>
            </w:r>
          </w:p>
        </w:tc>
        <w:tc>
          <w:tcPr>
            <w:tcW w:w="277" w:type="pct"/>
          </w:tcPr>
          <w:p w14:paraId="7ACD6352" w14:textId="5C9F744E" w:rsidR="00C4509A" w:rsidRDefault="00C4509A" w:rsidP="005F0C3A">
            <w:pPr>
              <w:jc w:val="both"/>
              <w:rPr>
                <w:lang w:val="es-ES"/>
              </w:rPr>
            </w:pPr>
            <w:r>
              <w:rPr>
                <w:lang w:val="es-ES"/>
              </w:rPr>
              <w:t>X</w:t>
            </w:r>
          </w:p>
        </w:tc>
        <w:tc>
          <w:tcPr>
            <w:tcW w:w="277" w:type="pct"/>
          </w:tcPr>
          <w:p w14:paraId="346834DB" w14:textId="6C3DBB0F" w:rsidR="00C4509A" w:rsidRDefault="00C4509A" w:rsidP="005F0C3A">
            <w:pPr>
              <w:jc w:val="both"/>
              <w:rPr>
                <w:lang w:val="es-ES"/>
              </w:rPr>
            </w:pPr>
            <w:r>
              <w:rPr>
                <w:lang w:val="es-ES"/>
              </w:rPr>
              <w:t>X</w:t>
            </w:r>
          </w:p>
        </w:tc>
        <w:tc>
          <w:tcPr>
            <w:tcW w:w="277" w:type="pct"/>
          </w:tcPr>
          <w:p w14:paraId="1CC076F9" w14:textId="173E2FC7" w:rsidR="00C4509A" w:rsidRDefault="00C4509A" w:rsidP="005F0C3A">
            <w:pPr>
              <w:jc w:val="both"/>
              <w:rPr>
                <w:lang w:val="es-ES"/>
              </w:rPr>
            </w:pPr>
            <w:r>
              <w:rPr>
                <w:lang w:val="es-ES"/>
              </w:rPr>
              <w:t>X</w:t>
            </w:r>
          </w:p>
        </w:tc>
        <w:tc>
          <w:tcPr>
            <w:tcW w:w="277" w:type="pct"/>
          </w:tcPr>
          <w:p w14:paraId="1EA0F7E4" w14:textId="47BBAC8D" w:rsidR="00C4509A" w:rsidRDefault="00C4509A" w:rsidP="005F0C3A">
            <w:pPr>
              <w:jc w:val="both"/>
              <w:rPr>
                <w:lang w:val="es-ES"/>
              </w:rPr>
            </w:pPr>
            <w:r>
              <w:rPr>
                <w:lang w:val="es-ES"/>
              </w:rPr>
              <w:t>X</w:t>
            </w:r>
          </w:p>
        </w:tc>
        <w:tc>
          <w:tcPr>
            <w:tcW w:w="277" w:type="pct"/>
          </w:tcPr>
          <w:p w14:paraId="2052999B" w14:textId="05D76D1A" w:rsidR="00C4509A" w:rsidRDefault="00C4509A" w:rsidP="005F0C3A">
            <w:pPr>
              <w:jc w:val="both"/>
              <w:rPr>
                <w:lang w:val="es-ES"/>
              </w:rPr>
            </w:pPr>
            <w:r>
              <w:rPr>
                <w:lang w:val="es-ES"/>
              </w:rPr>
              <w:t>X</w:t>
            </w:r>
          </w:p>
        </w:tc>
        <w:tc>
          <w:tcPr>
            <w:tcW w:w="277" w:type="pct"/>
          </w:tcPr>
          <w:p w14:paraId="1BDB967E" w14:textId="348123B0" w:rsidR="00C4509A" w:rsidRDefault="00C4509A" w:rsidP="005F0C3A">
            <w:pPr>
              <w:jc w:val="both"/>
              <w:rPr>
                <w:lang w:val="es-ES"/>
              </w:rPr>
            </w:pPr>
            <w:r>
              <w:rPr>
                <w:lang w:val="es-ES"/>
              </w:rPr>
              <w:t>X</w:t>
            </w:r>
          </w:p>
        </w:tc>
        <w:tc>
          <w:tcPr>
            <w:tcW w:w="348" w:type="pct"/>
          </w:tcPr>
          <w:p w14:paraId="522928AE" w14:textId="534D0A76" w:rsidR="00C4509A" w:rsidRDefault="00C4509A" w:rsidP="005F0C3A">
            <w:pPr>
              <w:jc w:val="both"/>
              <w:rPr>
                <w:lang w:val="es-ES"/>
              </w:rPr>
            </w:pPr>
            <w:r>
              <w:rPr>
                <w:lang w:val="es-ES"/>
              </w:rPr>
              <w:t>X</w:t>
            </w:r>
          </w:p>
        </w:tc>
      </w:tr>
    </w:tbl>
    <w:p w14:paraId="27D78174" w14:textId="77777777" w:rsidR="00D53AB2" w:rsidRDefault="00D53AB2" w:rsidP="005F0C3A">
      <w:pPr>
        <w:jc w:val="both"/>
        <w:rPr>
          <w:lang w:val="es-ES"/>
        </w:rPr>
      </w:pPr>
    </w:p>
    <w:p w14:paraId="118E1131" w14:textId="77777777" w:rsidR="00302092" w:rsidRPr="0064637A" w:rsidRDefault="008921DC" w:rsidP="005F0C3A">
      <w:pPr>
        <w:pStyle w:val="Prrafodelista"/>
        <w:numPr>
          <w:ilvl w:val="0"/>
          <w:numId w:val="1"/>
        </w:numPr>
        <w:jc w:val="both"/>
        <w:rPr>
          <w:lang w:val="es-ES"/>
        </w:rPr>
      </w:pPr>
      <w:r w:rsidRPr="0064637A">
        <w:rPr>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9B45F6">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9B45F6">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52959798" w:rsidR="009B45F6" w:rsidRDefault="00F4544C" w:rsidP="005F0C3A">
            <w:pPr>
              <w:jc w:val="both"/>
              <w:rPr>
                <w:lang w:val="es-ES"/>
              </w:rPr>
            </w:pPr>
            <w:r>
              <w:rPr>
                <w:lang w:val="es-ES"/>
              </w:rPr>
              <w:t>35</w:t>
            </w:r>
            <w:r w:rsidR="001065CB">
              <w:rPr>
                <w:lang w:val="es-ES"/>
              </w:rPr>
              <w:t>0</w:t>
            </w:r>
          </w:p>
        </w:tc>
      </w:tr>
      <w:tr w:rsidR="00980AFA" w14:paraId="7578B4CB" w14:textId="77777777" w:rsidTr="009B45F6">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3558EBA5" w:rsidR="00980AFA" w:rsidRDefault="00F4544C" w:rsidP="005F0C3A">
            <w:pPr>
              <w:jc w:val="both"/>
              <w:rPr>
                <w:lang w:val="es-ES"/>
              </w:rPr>
            </w:pPr>
            <w:r>
              <w:rPr>
                <w:lang w:val="es-ES"/>
              </w:rPr>
              <w:t>55</w:t>
            </w:r>
            <w:r w:rsidR="00D53AB2">
              <w:rPr>
                <w:lang w:val="es-ES"/>
              </w:rPr>
              <w:t>0</w:t>
            </w:r>
          </w:p>
        </w:tc>
      </w:tr>
      <w:tr w:rsidR="009B45F6" w14:paraId="43A71B25" w14:textId="77777777" w:rsidTr="009B45F6">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9B45F6">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9B45F6">
        <w:trPr>
          <w:trHeight w:val="313"/>
        </w:trPr>
        <w:tc>
          <w:tcPr>
            <w:tcW w:w="4380" w:type="dxa"/>
          </w:tcPr>
          <w:p w14:paraId="076D92D1" w14:textId="77777777" w:rsidR="009B45F6" w:rsidRDefault="009B45F6" w:rsidP="005F0C3A">
            <w:pPr>
              <w:jc w:val="both"/>
              <w:rPr>
                <w:lang w:val="es-ES"/>
              </w:rPr>
            </w:pPr>
            <w:r>
              <w:rPr>
                <w:lang w:val="es-ES"/>
              </w:rPr>
              <w:t>Dominio web</w:t>
            </w:r>
          </w:p>
        </w:tc>
        <w:tc>
          <w:tcPr>
            <w:tcW w:w="4380" w:type="dxa"/>
          </w:tcPr>
          <w:p w14:paraId="11A611A7" w14:textId="785061EE" w:rsidR="009B45F6" w:rsidRDefault="00F4544C" w:rsidP="005F0C3A">
            <w:pPr>
              <w:jc w:val="both"/>
              <w:rPr>
                <w:lang w:val="es-ES"/>
              </w:rPr>
            </w:pPr>
            <w:r>
              <w:rPr>
                <w:lang w:val="es-ES"/>
              </w:rPr>
              <w:t>3</w:t>
            </w:r>
            <w:r w:rsidR="006C5063">
              <w:rPr>
                <w:lang w:val="es-ES"/>
              </w:rPr>
              <w:t>00</w:t>
            </w:r>
          </w:p>
        </w:tc>
      </w:tr>
      <w:tr w:rsidR="009B45F6" w14:paraId="68528FDB" w14:textId="77777777" w:rsidTr="009B45F6">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9B45F6">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69B06BCA" w:rsidR="009B45F6" w:rsidRDefault="00F4544C" w:rsidP="005F0C3A">
            <w:pPr>
              <w:jc w:val="both"/>
              <w:rPr>
                <w:lang w:val="es-ES"/>
              </w:rPr>
            </w:pPr>
            <w:r>
              <w:rPr>
                <w:lang w:val="es-ES"/>
              </w:rPr>
              <w:t>55</w:t>
            </w:r>
            <w:r w:rsidR="006C5063">
              <w:rPr>
                <w:lang w:val="es-ES"/>
              </w:rPr>
              <w:t>0</w:t>
            </w:r>
          </w:p>
        </w:tc>
      </w:tr>
      <w:tr w:rsidR="00E92CC3" w14:paraId="188ACF45" w14:textId="77777777" w:rsidTr="009B45F6">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6BF04D44" w:rsidR="00E92CC3" w:rsidRDefault="00AE69ED" w:rsidP="005F0C3A">
            <w:pPr>
              <w:jc w:val="both"/>
              <w:rPr>
                <w:lang w:val="es-ES"/>
              </w:rPr>
            </w:pPr>
            <w:r>
              <w:rPr>
                <w:lang w:val="es-ES"/>
              </w:rPr>
              <w:t>500</w:t>
            </w:r>
          </w:p>
        </w:tc>
      </w:tr>
      <w:tr w:rsidR="00AE69ED" w14:paraId="3289B6E5" w14:textId="77777777" w:rsidTr="009B45F6">
        <w:trPr>
          <w:trHeight w:val="328"/>
        </w:trPr>
        <w:tc>
          <w:tcPr>
            <w:tcW w:w="4380" w:type="dxa"/>
          </w:tcPr>
          <w:p w14:paraId="1A7BDD37" w14:textId="683A3EB0" w:rsidR="00AE69ED" w:rsidRDefault="00AE69ED" w:rsidP="005F0C3A">
            <w:pPr>
              <w:jc w:val="both"/>
              <w:rPr>
                <w:lang w:val="es-ES"/>
              </w:rPr>
            </w:pPr>
            <w:r>
              <w:rPr>
                <w:lang w:val="es-ES"/>
              </w:rPr>
              <w:t xml:space="preserve">Programa de </w:t>
            </w:r>
            <w:proofErr w:type="spellStart"/>
            <w:r>
              <w:rPr>
                <w:lang w:val="es-ES"/>
              </w:rPr>
              <w:t>prototipado</w:t>
            </w:r>
            <w:proofErr w:type="spellEnd"/>
          </w:p>
        </w:tc>
        <w:tc>
          <w:tcPr>
            <w:tcW w:w="4380" w:type="dxa"/>
          </w:tcPr>
          <w:p w14:paraId="1CE25954" w14:textId="1D83DB6D" w:rsidR="00AE69ED" w:rsidRDefault="00AE69ED" w:rsidP="005F0C3A">
            <w:pPr>
              <w:jc w:val="both"/>
              <w:rPr>
                <w:lang w:val="es-ES"/>
              </w:rPr>
            </w:pPr>
            <w:r>
              <w:rPr>
                <w:lang w:val="es-ES"/>
              </w:rPr>
              <w:t>1000</w:t>
            </w:r>
          </w:p>
        </w:tc>
      </w:tr>
      <w:tr w:rsidR="00D53AB2" w14:paraId="24C67C63" w14:textId="77777777" w:rsidTr="00855A34">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2" w:author="Cesar Carcamo" w:date="2017-05-10T09:13:00Z">
            <w:rPr>
              <w:lang w:val="es-ES"/>
            </w:rPr>
          </w:rPrChange>
        </w:rPr>
      </w:pPr>
      <w:proofErr w:type="spellStart"/>
      <w:r w:rsidRPr="009B40AE">
        <w:rPr>
          <w:lang w:val="en-US"/>
          <w:rPrChange w:id="173" w:author="Cesar Carcamo" w:date="2017-05-10T09:13:00Z">
            <w:rPr>
              <w:lang w:val="es-ES"/>
            </w:rPr>
          </w:rPrChange>
        </w:rPr>
        <w:t>Referencias</w:t>
      </w:r>
      <w:proofErr w:type="spellEnd"/>
    </w:p>
    <w:p w14:paraId="3226B9C8" w14:textId="77777777" w:rsidR="003D2BC8" w:rsidRPr="009B40AE" w:rsidRDefault="003D2BC8" w:rsidP="005F0C3A">
      <w:pPr>
        <w:jc w:val="both"/>
        <w:rPr>
          <w:lang w:val="en-US"/>
          <w:rPrChange w:id="174" w:author="Cesar Carcamo" w:date="2017-05-10T09:13:00Z">
            <w:rPr>
              <w:lang w:val="es-ES"/>
            </w:rPr>
          </w:rPrChange>
        </w:rPr>
      </w:pPr>
    </w:p>
    <w:p w14:paraId="7BCAAFF5" w14:textId="16E177D6" w:rsidR="006A1B38" w:rsidRPr="006A1B38" w:rsidRDefault="00B43145" w:rsidP="006A1B38">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003D2BC8" w:rsidRPr="009B40AE">
        <w:rPr>
          <w:lang w:val="en-US"/>
          <w:rPrChange w:id="175" w:author="Cesar Carcamo" w:date="2017-05-10T09:13:00Z">
            <w:rPr>
              <w:lang w:val="es-ES"/>
            </w:rPr>
          </w:rPrChange>
        </w:rPr>
        <w:instrText xml:space="preserve">ADDIN Mendeley Bibliography CSL_BIBLIOGRAPHY </w:instrText>
      </w:r>
      <w:r>
        <w:rPr>
          <w:lang w:val="es-ES"/>
        </w:rPr>
        <w:fldChar w:fldCharType="separate"/>
      </w:r>
      <w:r w:rsidR="006A1B38" w:rsidRPr="006A1B38">
        <w:rPr>
          <w:rFonts w:ascii="Calibri" w:eastAsia="Times New Roman" w:hAnsi="Calibri" w:cs="Times New Roman"/>
          <w:noProof/>
        </w:rPr>
        <w:t xml:space="preserve">1. </w:t>
      </w:r>
      <w:r w:rsidR="006A1B38" w:rsidRPr="006A1B38">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29CD3454"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lastRenderedPageBreak/>
        <w:t xml:space="preserve">2. </w:t>
      </w:r>
      <w:r w:rsidRPr="006A1B38">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05D4AC4"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3. </w:t>
      </w:r>
      <w:r w:rsidRPr="006A1B38">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560A0948"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4. </w:t>
      </w:r>
      <w:r w:rsidRPr="006A1B38">
        <w:rPr>
          <w:rFonts w:ascii="Calibri" w:eastAsia="Times New Roman" w:hAnsi="Calibri" w:cs="Times New Roman"/>
          <w:noProof/>
        </w:rPr>
        <w:tab/>
        <w:t xml:space="preserve">Predictors of patient satisfaction. Gomal J Med Sci. 9(2). </w:t>
      </w:r>
    </w:p>
    <w:p w14:paraId="5A130551"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5. </w:t>
      </w:r>
      <w:r w:rsidRPr="006A1B38">
        <w:rPr>
          <w:rFonts w:ascii="Calibri" w:eastAsia="Times New Roman" w:hAnsi="Calibri" w:cs="Times New Roman"/>
          <w:noProof/>
        </w:rPr>
        <w:tab/>
        <w:t>Atención al usuario y Servicio al Cliente [Internet]. Available from: http://es.slideshare.net/taimutay/atencin-al-usuario-y-servicio-al-cliente</w:t>
      </w:r>
    </w:p>
    <w:p w14:paraId="26BFDF6D"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6. </w:t>
      </w:r>
      <w:r w:rsidRPr="006A1B38">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29EB1AC3"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7. </w:t>
      </w:r>
      <w:r w:rsidRPr="006A1B38">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3B6E6D3A"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8. </w:t>
      </w:r>
      <w:r w:rsidRPr="006A1B38">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1661215D"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9. </w:t>
      </w:r>
      <w:r w:rsidRPr="006A1B38">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2749B7B7"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0. </w:t>
      </w:r>
      <w:r w:rsidRPr="006A1B38">
        <w:rPr>
          <w:rFonts w:ascii="Calibri" w:eastAsia="Times New Roman" w:hAnsi="Calibri" w:cs="Times New Roman"/>
          <w:noProof/>
        </w:rPr>
        <w:tab/>
        <w:t xml:space="preserve">The NHS Plan A plan for investment A plan for reform. 2000; </w:t>
      </w:r>
    </w:p>
    <w:p w14:paraId="5219B388"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1. </w:t>
      </w:r>
      <w:r w:rsidRPr="006A1B38">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3F095042"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2. </w:t>
      </w:r>
      <w:r w:rsidRPr="006A1B38">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6358C45F"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3. </w:t>
      </w:r>
      <w:r w:rsidRPr="006A1B38">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5F726CE4"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4. </w:t>
      </w:r>
      <w:r w:rsidRPr="006A1B38">
        <w:rPr>
          <w:rFonts w:ascii="Calibri" w:eastAsia="Times New Roman" w:hAnsi="Calibri" w:cs="Times New Roman"/>
          <w:noProof/>
        </w:rPr>
        <w:tab/>
        <w:t xml:space="preserve">Noakes Schulze A. User-Centered Design for Information Professionals. Assoc Libr Inf Sci Educ. </w:t>
      </w:r>
    </w:p>
    <w:p w14:paraId="43C854BF"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5. </w:t>
      </w:r>
      <w:r w:rsidRPr="006A1B38">
        <w:rPr>
          <w:rFonts w:ascii="Calibri" w:eastAsia="Times New Roman" w:hAnsi="Calibri" w:cs="Times New Roman"/>
          <w:noProof/>
        </w:rPr>
        <w:tab/>
        <w:t xml:space="preserve">Heland M. HANDBOOK OF HUMAN-COMPUTER INTERACTION. 1991. 1135 p. </w:t>
      </w:r>
    </w:p>
    <w:p w14:paraId="77680F21"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6. </w:t>
      </w:r>
      <w:r w:rsidRPr="006A1B38">
        <w:rPr>
          <w:rFonts w:ascii="Calibri" w:eastAsia="Times New Roman" w:hAnsi="Calibri" w:cs="Times New Roman"/>
          <w:noProof/>
        </w:rPr>
        <w:tab/>
        <w:t>Notes on User Centered Design Process (UCD) [Internet]. [cited 2017 May 24]. Available from: https://www.w3.org/WAI/redesign/ucd</w:t>
      </w:r>
    </w:p>
    <w:p w14:paraId="6E196CD5"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7. </w:t>
      </w:r>
      <w:r w:rsidRPr="006A1B38">
        <w:rPr>
          <w:rFonts w:ascii="Calibri" w:eastAsia="Times New Roman" w:hAnsi="Calibri" w:cs="Times New Roman"/>
          <w:noProof/>
        </w:rPr>
        <w:tab/>
        <w:t>What Is User Centered Design (UCD) Approach ? [Internet]. [cited 2017 May 24]. Available from: https://think360studio.com/what-is-user-centered-design-approach/</w:t>
      </w:r>
    </w:p>
    <w:p w14:paraId="60710D5B"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8. </w:t>
      </w:r>
      <w:r w:rsidRPr="006A1B38">
        <w:rPr>
          <w:rFonts w:ascii="Calibri" w:eastAsia="Times New Roman" w:hAnsi="Calibri" w:cs="Times New Roman"/>
          <w:noProof/>
        </w:rPr>
        <w:tab/>
        <w:t>Describe the User Centered Design methodology [Internet]. [cited 2017 May 24]. Available from: http://www.modernanalyst.com/Careers/InterviewQuestions/tabid/128/ID/219</w:t>
      </w:r>
      <w:r w:rsidRPr="006A1B38">
        <w:rPr>
          <w:rFonts w:ascii="Calibri" w:eastAsia="Times New Roman" w:hAnsi="Calibri" w:cs="Times New Roman"/>
          <w:noProof/>
        </w:rPr>
        <w:lastRenderedPageBreak/>
        <w:t>1/Describe-the-User-Centered-Design-methodology.aspx</w:t>
      </w:r>
    </w:p>
    <w:p w14:paraId="6C1A3E23"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9. </w:t>
      </w:r>
      <w:r w:rsidRPr="006A1B38">
        <w:rPr>
          <w:rFonts w:ascii="Calibri" w:eastAsia="Times New Roman" w:hAnsi="Calibri" w:cs="Times New Roman"/>
          <w:noProof/>
        </w:rPr>
        <w:tab/>
        <w:t>SUSALUD | Inicio [Internet]. [cited 2017 Mar 14]. Available from: http://portales.susalud.gob.pe/web/portal/nosotros</w:t>
      </w:r>
    </w:p>
    <w:p w14:paraId="45CEBC00"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0. </w:t>
      </w:r>
      <w:r w:rsidRPr="006A1B38">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270F2C6F"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1. </w:t>
      </w:r>
      <w:r w:rsidRPr="006A1B38">
        <w:rPr>
          <w:rFonts w:ascii="Calibri" w:eastAsia="Times New Roman" w:hAnsi="Calibri" w:cs="Times New Roman"/>
          <w:noProof/>
        </w:rPr>
        <w:tab/>
        <w:t>BPM PAC | Consulta [Internet]. [cited 2017 Mar 14]. Available from: http://app17.susalud.gob.pe/formulario_consulta/</w:t>
      </w:r>
    </w:p>
    <w:p w14:paraId="0C286F66"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2. </w:t>
      </w:r>
      <w:r w:rsidRPr="006A1B38">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06466411"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3. </w:t>
      </w:r>
      <w:r w:rsidRPr="006A1B38">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557982A4"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4. </w:t>
      </w:r>
      <w:r w:rsidRPr="006A1B38">
        <w:rPr>
          <w:rFonts w:ascii="Calibri" w:eastAsia="Times New Roman" w:hAnsi="Calibri" w:cs="Times New Roman"/>
          <w:noProof/>
        </w:rPr>
        <w:tab/>
        <w:t xml:space="preserve">Davis FD. A Technology Acceptance Model for Empirically Testing New End-User Information Systems. 1985; </w:t>
      </w:r>
    </w:p>
    <w:p w14:paraId="3195BCB3"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5. </w:t>
      </w:r>
      <w:r w:rsidRPr="006A1B38">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5874E0D0" w14:textId="77777777" w:rsidR="006A1B38" w:rsidRPr="006A1B38" w:rsidRDefault="006A1B38" w:rsidP="006A1B38">
      <w:pPr>
        <w:widowControl w:val="0"/>
        <w:autoSpaceDE w:val="0"/>
        <w:autoSpaceDN w:val="0"/>
        <w:adjustRightInd w:val="0"/>
        <w:ind w:left="640" w:hanging="640"/>
        <w:rPr>
          <w:rFonts w:ascii="Calibri" w:hAnsi="Calibri"/>
          <w:noProof/>
        </w:rPr>
      </w:pPr>
      <w:r w:rsidRPr="006A1B38">
        <w:rPr>
          <w:rFonts w:ascii="Calibri" w:eastAsia="Times New Roman" w:hAnsi="Calibri" w:cs="Times New Roman"/>
          <w:noProof/>
        </w:rPr>
        <w:t xml:space="preserve">26. </w:t>
      </w:r>
      <w:r w:rsidRPr="006A1B38">
        <w:rPr>
          <w:rFonts w:ascii="Calibri" w:eastAsia="Times New Roman" w:hAnsi="Calibri" w:cs="Times New Roman"/>
          <w:noProof/>
        </w:rPr>
        <w:tab/>
        <w:t xml:space="preserve">In F, Care H. the Technology Acceptance Model : Its Past and Its Future in Health Care. 2011;43(1):1–30. </w:t>
      </w:r>
    </w:p>
    <w:p w14:paraId="44A35F91" w14:textId="2161FFC7" w:rsidR="003D2BC8" w:rsidRPr="009B40AE" w:rsidRDefault="00B43145" w:rsidP="006A1B38">
      <w:pPr>
        <w:widowControl w:val="0"/>
        <w:autoSpaceDE w:val="0"/>
        <w:autoSpaceDN w:val="0"/>
        <w:adjustRightInd w:val="0"/>
        <w:ind w:left="640" w:hanging="640"/>
        <w:rPr>
          <w:lang w:val="en-US"/>
          <w:rPrChange w:id="176" w:author="Cesar Carcamo" w:date="2017-05-10T09:13:00Z">
            <w:rPr>
              <w:lang w:val="es-ES"/>
            </w:rPr>
          </w:rPrChange>
        </w:rPr>
      </w:pPr>
      <w:r>
        <w:rPr>
          <w:lang w:val="es-ES"/>
        </w:rPr>
        <w:fldChar w:fldCharType="end"/>
      </w:r>
    </w:p>
    <w:p w14:paraId="4A96211B" w14:textId="77777777" w:rsidR="00B61FCF" w:rsidRPr="009B40AE" w:rsidRDefault="00B61FCF" w:rsidP="005F0C3A">
      <w:pPr>
        <w:jc w:val="both"/>
        <w:rPr>
          <w:lang w:val="en-US"/>
          <w:rPrChange w:id="177" w:author="Cesar Carcamo" w:date="2017-05-10T09:13:00Z">
            <w:rPr>
              <w:lang w:val="es-ES"/>
            </w:rPr>
          </w:rPrChange>
        </w:rPr>
      </w:pPr>
    </w:p>
    <w:p w14:paraId="7C80E411" w14:textId="77777777" w:rsidR="00B61FCF" w:rsidRPr="009B40AE" w:rsidRDefault="00B61FCF" w:rsidP="005F0C3A">
      <w:pPr>
        <w:jc w:val="both"/>
        <w:rPr>
          <w:lang w:val="en-US"/>
          <w:rPrChange w:id="178" w:author="Cesar Carcamo" w:date="2017-05-10T09:13:00Z">
            <w:rPr>
              <w:lang w:val="es-ES"/>
            </w:rPr>
          </w:rPrChange>
        </w:rPr>
      </w:pPr>
    </w:p>
    <w:p w14:paraId="77BA6984" w14:textId="77777777" w:rsidR="00B61FCF" w:rsidRPr="009B40AE" w:rsidRDefault="00B61FCF" w:rsidP="005F0C3A">
      <w:pPr>
        <w:jc w:val="both"/>
        <w:rPr>
          <w:lang w:val="en-US"/>
          <w:rPrChange w:id="179" w:author="Cesar Carcamo" w:date="2017-05-10T09:13:00Z">
            <w:rPr>
              <w:lang w:val="es-ES"/>
            </w:rPr>
          </w:rPrChange>
        </w:rPr>
      </w:pPr>
    </w:p>
    <w:p w14:paraId="456EEB35" w14:textId="77777777" w:rsidR="00B61FCF" w:rsidRPr="009B40AE" w:rsidRDefault="00B61FCF" w:rsidP="005F0C3A">
      <w:pPr>
        <w:jc w:val="both"/>
        <w:rPr>
          <w:lang w:val="en-US"/>
          <w:rPrChange w:id="180" w:author="Cesar Carcamo" w:date="2017-05-10T09:13:00Z">
            <w:rPr>
              <w:lang w:val="es-ES"/>
            </w:rPr>
          </w:rPrChange>
        </w:rPr>
      </w:pPr>
    </w:p>
    <w:p w14:paraId="4B422CA4" w14:textId="77777777" w:rsidR="00302092" w:rsidRPr="009B40AE" w:rsidRDefault="00302092" w:rsidP="005F0C3A">
      <w:pPr>
        <w:jc w:val="both"/>
        <w:rPr>
          <w:lang w:val="en-US"/>
          <w:rPrChange w:id="181" w:author="Cesar Carcamo" w:date="2017-05-10T09:13:00Z">
            <w:rPr>
              <w:lang w:val="es-ES"/>
            </w:rPr>
          </w:rPrChange>
        </w:rPr>
      </w:pPr>
    </w:p>
    <w:p w14:paraId="44B767FE" w14:textId="77777777" w:rsidR="00302092" w:rsidRPr="009B40AE" w:rsidRDefault="00302092" w:rsidP="005F0C3A">
      <w:pPr>
        <w:jc w:val="both"/>
        <w:rPr>
          <w:lang w:val="en-US"/>
          <w:rPrChange w:id="182" w:author="Cesar Carcamo" w:date="2017-05-10T09:13:00Z">
            <w:rPr>
              <w:lang w:val="es-ES"/>
            </w:rPr>
          </w:rPrChange>
        </w:rPr>
      </w:pPr>
    </w:p>
    <w:p w14:paraId="4B1D6200" w14:textId="77777777" w:rsidR="005B7B09" w:rsidRPr="009B40AE" w:rsidRDefault="005B7B09" w:rsidP="005F0C3A">
      <w:pPr>
        <w:jc w:val="both"/>
        <w:rPr>
          <w:lang w:val="en-US"/>
          <w:rPrChange w:id="183" w:author="Cesar Carcamo" w:date="2017-05-10T09:13:00Z">
            <w:rPr>
              <w:lang w:val="es-ES"/>
            </w:rPr>
          </w:rPrChange>
        </w:rPr>
      </w:pPr>
    </w:p>
    <w:p w14:paraId="414574F7" w14:textId="77777777" w:rsidR="005B7B09" w:rsidRPr="009B40AE" w:rsidRDefault="005B7B09" w:rsidP="005F0C3A">
      <w:pPr>
        <w:jc w:val="both"/>
        <w:rPr>
          <w:lang w:val="en-US"/>
          <w:rPrChange w:id="184" w:author="Cesar Carcamo" w:date="2017-05-10T09:13:00Z">
            <w:rPr>
              <w:lang w:val="es-ES"/>
            </w:rPr>
          </w:rPrChange>
        </w:rPr>
      </w:pPr>
    </w:p>
    <w:p w14:paraId="20A4EED7" w14:textId="77777777" w:rsidR="005B7B09" w:rsidRPr="009B40AE" w:rsidRDefault="005B7B09" w:rsidP="005F0C3A">
      <w:pPr>
        <w:jc w:val="both"/>
        <w:rPr>
          <w:lang w:val="en-US"/>
          <w:rPrChange w:id="185" w:author="Cesar Carcamo" w:date="2017-05-10T09:13:00Z">
            <w:rPr>
              <w:lang w:val="es-ES"/>
            </w:rPr>
          </w:rPrChange>
        </w:rPr>
      </w:pPr>
    </w:p>
    <w:p w14:paraId="726B700A" w14:textId="77777777" w:rsidR="005B7B09" w:rsidRPr="009B40AE" w:rsidRDefault="005B7B09" w:rsidP="005F0C3A">
      <w:pPr>
        <w:jc w:val="both"/>
        <w:rPr>
          <w:lang w:val="en-US"/>
          <w:rPrChange w:id="186" w:author="Cesar Carcamo" w:date="2017-05-10T09:13:00Z">
            <w:rPr>
              <w:lang w:val="es-ES"/>
            </w:rPr>
          </w:rPrChange>
        </w:rPr>
      </w:pPr>
    </w:p>
    <w:p w14:paraId="1EB629D8" w14:textId="77777777" w:rsidR="00DB43C8" w:rsidRPr="009B40AE" w:rsidRDefault="00DB43C8" w:rsidP="005F0C3A">
      <w:pPr>
        <w:jc w:val="both"/>
        <w:rPr>
          <w:b/>
          <w:lang w:val="en-US"/>
          <w:rPrChange w:id="187" w:author="Cesar Carcamo" w:date="2017-05-10T09:13:00Z">
            <w:rPr>
              <w:b/>
              <w:lang w:val="es-ES"/>
            </w:rPr>
          </w:rPrChange>
        </w:rPr>
      </w:pPr>
    </w:p>
    <w:p w14:paraId="4D7000D6" w14:textId="77777777" w:rsidR="00DB43C8" w:rsidRPr="009B40AE" w:rsidRDefault="00DB43C8" w:rsidP="005F0C3A">
      <w:pPr>
        <w:jc w:val="both"/>
        <w:rPr>
          <w:b/>
          <w:lang w:val="en-US"/>
          <w:rPrChange w:id="188" w:author="Cesar Carcamo" w:date="2017-05-10T09:13:00Z">
            <w:rPr>
              <w:b/>
              <w:lang w:val="es-ES"/>
            </w:rPr>
          </w:rPrChange>
        </w:rPr>
      </w:pPr>
    </w:p>
    <w:p w14:paraId="5CDCE283" w14:textId="77777777" w:rsidR="00DB43C8" w:rsidRPr="009B40AE" w:rsidRDefault="00DB43C8" w:rsidP="005F0C3A">
      <w:pPr>
        <w:jc w:val="both"/>
        <w:rPr>
          <w:b/>
          <w:lang w:val="en-US"/>
          <w:rPrChange w:id="189" w:author="Cesar Carcamo" w:date="2017-05-10T09:13:00Z">
            <w:rPr>
              <w:b/>
              <w:lang w:val="es-ES"/>
            </w:rPr>
          </w:rPrChange>
        </w:rPr>
      </w:pPr>
    </w:p>
    <w:p w14:paraId="20EAB474" w14:textId="77777777" w:rsidR="00DB43C8" w:rsidRPr="009B40AE" w:rsidRDefault="00DB43C8" w:rsidP="005F0C3A">
      <w:pPr>
        <w:jc w:val="both"/>
        <w:rPr>
          <w:b/>
          <w:lang w:val="en-US"/>
          <w:rPrChange w:id="190" w:author="Cesar Carcamo" w:date="2017-05-10T09:13:00Z">
            <w:rPr>
              <w:b/>
              <w:lang w:val="es-ES"/>
            </w:rPr>
          </w:rPrChange>
        </w:rPr>
      </w:pPr>
    </w:p>
    <w:p w14:paraId="67197917" w14:textId="77777777" w:rsidR="00DB43C8" w:rsidRPr="009B40AE" w:rsidRDefault="00DB43C8" w:rsidP="005F0C3A">
      <w:pPr>
        <w:jc w:val="both"/>
        <w:rPr>
          <w:b/>
          <w:lang w:val="en-US"/>
          <w:rPrChange w:id="191" w:author="Cesar Carcamo" w:date="2017-05-10T09:13:00Z">
            <w:rPr>
              <w:b/>
              <w:lang w:val="es-ES"/>
            </w:rPr>
          </w:rPrChange>
        </w:rPr>
      </w:pPr>
    </w:p>
    <w:p w14:paraId="574754F9" w14:textId="77777777" w:rsidR="00DB43C8" w:rsidRPr="009B40AE" w:rsidRDefault="00DB43C8" w:rsidP="005F0C3A">
      <w:pPr>
        <w:jc w:val="both"/>
        <w:rPr>
          <w:b/>
          <w:lang w:val="en-US"/>
          <w:rPrChange w:id="192" w:author="Cesar Carcamo" w:date="2017-05-10T09:13:00Z">
            <w:rPr>
              <w:b/>
              <w:lang w:val="es-ES"/>
            </w:rPr>
          </w:rPrChange>
        </w:rPr>
      </w:pPr>
    </w:p>
    <w:p w14:paraId="6693CAB1" w14:textId="77777777" w:rsidR="00DB43C8" w:rsidRPr="009B40AE" w:rsidRDefault="00DB43C8" w:rsidP="005F0C3A">
      <w:pPr>
        <w:jc w:val="both"/>
        <w:rPr>
          <w:b/>
          <w:lang w:val="en-US"/>
          <w:rPrChange w:id="193" w:author="Cesar Carcamo" w:date="2017-05-10T09:13:00Z">
            <w:rPr>
              <w:b/>
              <w:lang w:val="es-ES"/>
            </w:rPr>
          </w:rPrChange>
        </w:rPr>
      </w:pPr>
    </w:p>
    <w:p w14:paraId="4ED3DA44" w14:textId="77777777" w:rsidR="00DB43C8" w:rsidRPr="009B40AE" w:rsidRDefault="00DB43C8" w:rsidP="005F0C3A">
      <w:pPr>
        <w:jc w:val="both"/>
        <w:rPr>
          <w:b/>
          <w:lang w:val="en-US"/>
          <w:rPrChange w:id="194" w:author="Cesar Carcamo" w:date="2017-05-10T09:13:00Z">
            <w:rPr>
              <w:b/>
              <w:lang w:val="es-ES"/>
            </w:rPr>
          </w:rPrChange>
        </w:rPr>
      </w:pPr>
    </w:p>
    <w:p w14:paraId="3069471C" w14:textId="77777777" w:rsidR="00DB43C8" w:rsidRPr="009B40AE" w:rsidRDefault="00DB43C8" w:rsidP="005F0C3A">
      <w:pPr>
        <w:jc w:val="both"/>
        <w:rPr>
          <w:b/>
          <w:lang w:val="en-US"/>
          <w:rPrChange w:id="195" w:author="Cesar Carcamo" w:date="2017-05-10T09:13:00Z">
            <w:rPr>
              <w:b/>
              <w:lang w:val="es-ES"/>
            </w:rPr>
          </w:rPrChange>
        </w:rPr>
      </w:pPr>
    </w:p>
    <w:p w14:paraId="51D9BFEF" w14:textId="77777777" w:rsidR="00DB43C8" w:rsidRPr="009B40AE" w:rsidRDefault="00DB43C8" w:rsidP="005F0C3A">
      <w:pPr>
        <w:jc w:val="both"/>
        <w:rPr>
          <w:b/>
          <w:lang w:val="en-US"/>
          <w:rPrChange w:id="196" w:author="Cesar Carcamo" w:date="2017-05-10T09:13:00Z">
            <w:rPr>
              <w:b/>
              <w:lang w:val="es-ES"/>
            </w:rPr>
          </w:rPrChange>
        </w:rPr>
      </w:pPr>
    </w:p>
    <w:p w14:paraId="29A50799" w14:textId="77777777" w:rsidR="00DB43C8" w:rsidRPr="009B40AE" w:rsidRDefault="00DB43C8" w:rsidP="005F0C3A">
      <w:pPr>
        <w:jc w:val="both"/>
        <w:rPr>
          <w:b/>
          <w:lang w:val="en-US"/>
          <w:rPrChange w:id="197" w:author="Cesar Carcamo" w:date="2017-05-10T09:13:00Z">
            <w:rPr>
              <w:b/>
              <w:lang w:val="es-ES"/>
            </w:rPr>
          </w:rPrChange>
        </w:rPr>
      </w:pPr>
    </w:p>
    <w:p w14:paraId="3B212EE8" w14:textId="77777777" w:rsidR="00DB43C8" w:rsidRPr="009B40AE" w:rsidRDefault="00DB43C8" w:rsidP="005F0C3A">
      <w:pPr>
        <w:jc w:val="both"/>
        <w:rPr>
          <w:b/>
          <w:lang w:val="en-US"/>
          <w:rPrChange w:id="198" w:author="Cesar Carcamo" w:date="2017-05-10T09:13:00Z">
            <w:rPr>
              <w:b/>
              <w:lang w:val="es-ES"/>
            </w:rPr>
          </w:rPrChange>
        </w:rPr>
      </w:pPr>
    </w:p>
    <w:p w14:paraId="03114836" w14:textId="77777777" w:rsidR="00DB43C8" w:rsidRPr="009B40AE" w:rsidRDefault="00DB43C8" w:rsidP="005F0C3A">
      <w:pPr>
        <w:jc w:val="both"/>
        <w:rPr>
          <w:b/>
          <w:lang w:val="en-US"/>
          <w:rPrChange w:id="199" w:author="Cesar Carcamo" w:date="2017-05-10T09:13:00Z">
            <w:rPr>
              <w:b/>
              <w:lang w:val="es-ES"/>
            </w:rPr>
          </w:rPrChange>
        </w:rPr>
      </w:pPr>
    </w:p>
    <w:p w14:paraId="490BEF7F" w14:textId="77777777" w:rsidR="00DB43C8" w:rsidRPr="009B40AE" w:rsidRDefault="00DB43C8" w:rsidP="005F0C3A">
      <w:pPr>
        <w:jc w:val="both"/>
        <w:rPr>
          <w:b/>
          <w:lang w:val="en-US"/>
          <w:rPrChange w:id="200" w:author="Cesar Carcamo" w:date="2017-05-10T09:13:00Z">
            <w:rPr>
              <w:b/>
              <w:lang w:val="es-ES"/>
            </w:rPr>
          </w:rPrChange>
        </w:rPr>
      </w:pPr>
    </w:p>
    <w:p w14:paraId="69EFB799" w14:textId="77777777" w:rsidR="00DB43C8" w:rsidRPr="009B40AE" w:rsidRDefault="00DB43C8" w:rsidP="005F0C3A">
      <w:pPr>
        <w:jc w:val="both"/>
        <w:rPr>
          <w:b/>
          <w:lang w:val="en-US"/>
          <w:rPrChange w:id="201" w:author="Cesar Carcamo" w:date="2017-05-10T09:13:00Z">
            <w:rPr>
              <w:b/>
              <w:lang w:val="es-ES"/>
            </w:rPr>
          </w:rPrChange>
        </w:rPr>
      </w:pPr>
    </w:p>
    <w:p w14:paraId="2C635EF8" w14:textId="77777777" w:rsidR="00DB43C8" w:rsidRPr="009B40AE" w:rsidRDefault="00DB43C8" w:rsidP="005F0C3A">
      <w:pPr>
        <w:jc w:val="both"/>
        <w:rPr>
          <w:b/>
          <w:lang w:val="en-US"/>
          <w:rPrChange w:id="202" w:author="Cesar Carcamo" w:date="2017-05-10T09:13:00Z">
            <w:rPr>
              <w:b/>
              <w:lang w:val="es-ES"/>
            </w:rPr>
          </w:rPrChange>
        </w:rPr>
      </w:pPr>
    </w:p>
    <w:p w14:paraId="7B3F29A1" w14:textId="77777777" w:rsidR="00DB43C8" w:rsidRPr="009B40AE" w:rsidRDefault="00DB43C8" w:rsidP="005F0C3A">
      <w:pPr>
        <w:jc w:val="both"/>
        <w:rPr>
          <w:b/>
          <w:lang w:val="en-US"/>
          <w:rPrChange w:id="203" w:author="Cesar Carcamo" w:date="2017-05-10T09:13:00Z">
            <w:rPr>
              <w:b/>
              <w:lang w:val="es-ES"/>
            </w:rPr>
          </w:rPrChange>
        </w:rPr>
      </w:pPr>
    </w:p>
    <w:p w14:paraId="412D0803" w14:textId="77777777" w:rsidR="00DB43C8" w:rsidRPr="009B40AE" w:rsidRDefault="00DB43C8" w:rsidP="005F0C3A">
      <w:pPr>
        <w:jc w:val="both"/>
        <w:rPr>
          <w:b/>
          <w:lang w:val="en-US"/>
          <w:rPrChange w:id="204" w:author="Cesar Carcamo" w:date="2017-05-10T09:13:00Z">
            <w:rPr>
              <w:b/>
              <w:lang w:val="es-ES"/>
            </w:rPr>
          </w:rPrChange>
        </w:rPr>
      </w:pPr>
    </w:p>
    <w:p w14:paraId="7799451C" w14:textId="77777777" w:rsidR="00DB43C8" w:rsidRPr="009B40AE" w:rsidRDefault="00DB43C8" w:rsidP="005F0C3A">
      <w:pPr>
        <w:jc w:val="both"/>
        <w:rPr>
          <w:b/>
          <w:lang w:val="en-US"/>
          <w:rPrChange w:id="205" w:author="Cesar Carcamo" w:date="2017-05-10T09:13:00Z">
            <w:rPr>
              <w:b/>
              <w:lang w:val="es-ES"/>
            </w:rPr>
          </w:rPrChange>
        </w:rPr>
      </w:pPr>
    </w:p>
    <w:p w14:paraId="4DFD4433" w14:textId="77777777" w:rsidR="00DB43C8" w:rsidRPr="009B40AE" w:rsidRDefault="00DB43C8" w:rsidP="005F0C3A">
      <w:pPr>
        <w:jc w:val="both"/>
        <w:rPr>
          <w:b/>
          <w:lang w:val="en-US"/>
          <w:rPrChange w:id="206" w:author="Cesar Carcamo" w:date="2017-05-10T09:13:00Z">
            <w:rPr>
              <w:b/>
              <w:lang w:val="es-ES"/>
            </w:rPr>
          </w:rPrChange>
        </w:rPr>
      </w:pPr>
    </w:p>
    <w:p w14:paraId="082E2A47" w14:textId="77777777" w:rsidR="00DB43C8" w:rsidRPr="009B40AE" w:rsidRDefault="00DB43C8" w:rsidP="005F0C3A">
      <w:pPr>
        <w:jc w:val="both"/>
        <w:rPr>
          <w:b/>
          <w:lang w:val="en-US"/>
          <w:rPrChange w:id="207" w:author="Cesar Carcamo" w:date="2017-05-10T09:13:00Z">
            <w:rPr>
              <w:b/>
              <w:lang w:val="es-ES"/>
            </w:rPr>
          </w:rPrChange>
        </w:rPr>
      </w:pPr>
    </w:p>
    <w:p w14:paraId="6E189FC9" w14:textId="77777777" w:rsidR="00DB43C8" w:rsidRPr="009B40AE" w:rsidRDefault="00DB43C8" w:rsidP="005F0C3A">
      <w:pPr>
        <w:jc w:val="both"/>
        <w:rPr>
          <w:b/>
          <w:lang w:val="en-US"/>
          <w:rPrChange w:id="208" w:author="Cesar Carcamo" w:date="2017-05-10T09:13:00Z">
            <w:rPr>
              <w:b/>
              <w:lang w:val="es-ES"/>
            </w:rPr>
          </w:rPrChange>
        </w:rPr>
      </w:pPr>
    </w:p>
    <w:p w14:paraId="41B6D27D" w14:textId="77777777" w:rsidR="00DB43C8" w:rsidRPr="009B40AE" w:rsidRDefault="00DB43C8" w:rsidP="005F0C3A">
      <w:pPr>
        <w:jc w:val="both"/>
        <w:rPr>
          <w:b/>
          <w:lang w:val="en-US"/>
          <w:rPrChange w:id="209" w:author="Cesar Carcamo" w:date="2017-05-10T09:13:00Z">
            <w:rPr>
              <w:b/>
              <w:lang w:val="es-ES"/>
            </w:rPr>
          </w:rPrChange>
        </w:rPr>
      </w:pPr>
    </w:p>
    <w:p w14:paraId="1DB5D19D" w14:textId="77777777" w:rsidR="00DB43C8" w:rsidRPr="009B40AE" w:rsidRDefault="00DB43C8" w:rsidP="005F0C3A">
      <w:pPr>
        <w:jc w:val="both"/>
        <w:rPr>
          <w:b/>
          <w:lang w:val="en-US"/>
          <w:rPrChange w:id="210" w:author="Cesar Carcamo" w:date="2017-05-10T09:13:00Z">
            <w:rPr>
              <w:b/>
              <w:lang w:val="es-ES"/>
            </w:rPr>
          </w:rPrChange>
        </w:rPr>
      </w:pPr>
    </w:p>
    <w:p w14:paraId="63374375" w14:textId="77777777" w:rsidR="00DB43C8" w:rsidRPr="009B40AE" w:rsidRDefault="00DB43C8" w:rsidP="005F0C3A">
      <w:pPr>
        <w:jc w:val="both"/>
        <w:rPr>
          <w:b/>
          <w:lang w:val="en-US"/>
          <w:rPrChange w:id="211" w:author="Cesar Carcamo" w:date="2017-05-10T09:13:00Z">
            <w:rPr>
              <w:b/>
              <w:lang w:val="es-ES"/>
            </w:rPr>
          </w:rPrChange>
        </w:rPr>
      </w:pPr>
    </w:p>
    <w:p w14:paraId="5A23CE06" w14:textId="77777777" w:rsidR="00DB43C8" w:rsidRPr="009B40AE" w:rsidRDefault="00DB43C8" w:rsidP="005F0C3A">
      <w:pPr>
        <w:jc w:val="both"/>
        <w:rPr>
          <w:b/>
          <w:lang w:val="en-US"/>
          <w:rPrChange w:id="212" w:author="Cesar Carcamo" w:date="2017-05-10T09:13:00Z">
            <w:rPr>
              <w:b/>
              <w:lang w:val="es-ES"/>
            </w:rPr>
          </w:rPrChange>
        </w:rPr>
      </w:pPr>
    </w:p>
    <w:p w14:paraId="2AA392F3" w14:textId="77777777" w:rsidR="00DB43C8" w:rsidRPr="009B40AE" w:rsidRDefault="00DB43C8" w:rsidP="005F0C3A">
      <w:pPr>
        <w:jc w:val="both"/>
        <w:rPr>
          <w:b/>
          <w:lang w:val="en-US"/>
          <w:rPrChange w:id="213" w:author="Cesar Carcamo" w:date="2017-05-10T09:13:00Z">
            <w:rPr>
              <w:b/>
              <w:lang w:val="es-ES"/>
            </w:rPr>
          </w:rPrChange>
        </w:rPr>
      </w:pPr>
    </w:p>
    <w:p w14:paraId="604934CA" w14:textId="77777777" w:rsidR="00DB43C8" w:rsidRPr="009B40AE" w:rsidRDefault="00DB43C8" w:rsidP="005F0C3A">
      <w:pPr>
        <w:jc w:val="both"/>
        <w:rPr>
          <w:b/>
          <w:lang w:val="en-US"/>
          <w:rPrChange w:id="214" w:author="Cesar Carcamo" w:date="2017-05-10T09:13:00Z">
            <w:rPr>
              <w:b/>
              <w:lang w:val="es-ES"/>
            </w:rPr>
          </w:rPrChange>
        </w:rPr>
      </w:pPr>
    </w:p>
    <w:p w14:paraId="737B1248" w14:textId="77777777" w:rsidR="00DB43C8" w:rsidRPr="009B40AE" w:rsidRDefault="00DB43C8" w:rsidP="005F0C3A">
      <w:pPr>
        <w:jc w:val="both"/>
        <w:rPr>
          <w:b/>
          <w:lang w:val="en-US"/>
          <w:rPrChange w:id="215" w:author="Cesar Carcamo" w:date="2017-05-10T09:13:00Z">
            <w:rPr>
              <w:b/>
              <w:lang w:val="es-ES"/>
            </w:rPr>
          </w:rPrChange>
        </w:rPr>
      </w:pPr>
    </w:p>
    <w:p w14:paraId="53793962" w14:textId="77777777" w:rsidR="00DB43C8" w:rsidRPr="009B40AE" w:rsidRDefault="00DB43C8" w:rsidP="005F0C3A">
      <w:pPr>
        <w:jc w:val="both"/>
        <w:rPr>
          <w:b/>
          <w:lang w:val="en-US"/>
          <w:rPrChange w:id="216" w:author="Cesar Carcamo" w:date="2017-05-10T09:13:00Z">
            <w:rPr>
              <w:b/>
              <w:lang w:val="es-ES"/>
            </w:rPr>
          </w:rPrChange>
        </w:rPr>
      </w:pPr>
    </w:p>
    <w:p w14:paraId="6C9B4DB9" w14:textId="77777777" w:rsidR="00DB43C8" w:rsidRPr="009B40AE" w:rsidRDefault="00DB43C8" w:rsidP="005F0C3A">
      <w:pPr>
        <w:jc w:val="both"/>
        <w:rPr>
          <w:b/>
          <w:lang w:val="en-US"/>
          <w:rPrChange w:id="217" w:author="Cesar Carcamo" w:date="2017-05-10T09:13:00Z">
            <w:rPr>
              <w:b/>
              <w:lang w:val="es-ES"/>
            </w:rPr>
          </w:rPrChange>
        </w:rPr>
      </w:pPr>
    </w:p>
    <w:p w14:paraId="1D01AC58" w14:textId="77777777" w:rsidR="00DB43C8" w:rsidRPr="009B40AE" w:rsidRDefault="00DB43C8" w:rsidP="005F0C3A">
      <w:pPr>
        <w:jc w:val="both"/>
        <w:rPr>
          <w:b/>
          <w:lang w:val="en-US"/>
          <w:rPrChange w:id="218" w:author="Cesar Carcamo" w:date="2017-05-10T09:13:00Z">
            <w:rPr>
              <w:b/>
              <w:lang w:val="es-ES"/>
            </w:rPr>
          </w:rPrChange>
        </w:rPr>
      </w:pPr>
    </w:p>
    <w:p w14:paraId="643D6271" w14:textId="77777777" w:rsidR="00DB43C8" w:rsidRPr="009B40AE" w:rsidRDefault="00DB43C8" w:rsidP="005F0C3A">
      <w:pPr>
        <w:jc w:val="both"/>
        <w:rPr>
          <w:b/>
          <w:lang w:val="en-US"/>
          <w:rPrChange w:id="219" w:author="Cesar Carcamo" w:date="2017-05-10T09:13:00Z">
            <w:rPr>
              <w:b/>
              <w:lang w:val="es-ES"/>
            </w:rPr>
          </w:rPrChange>
        </w:rPr>
      </w:pPr>
    </w:p>
    <w:p w14:paraId="21F664EA" w14:textId="77777777" w:rsidR="00DB43C8" w:rsidRPr="009B40AE" w:rsidRDefault="00DB43C8" w:rsidP="005F0C3A">
      <w:pPr>
        <w:jc w:val="both"/>
        <w:rPr>
          <w:b/>
          <w:lang w:val="en-US"/>
          <w:rPrChange w:id="220" w:author="Cesar Carcamo" w:date="2017-05-10T09:13:00Z">
            <w:rPr>
              <w:b/>
              <w:lang w:val="es-ES"/>
            </w:rPr>
          </w:rPrChange>
        </w:rPr>
      </w:pPr>
    </w:p>
    <w:p w14:paraId="048A3303" w14:textId="7777777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77777777" w:rsidR="00676C52" w:rsidRDefault="00676C52" w:rsidP="005F0C3A">
      <w:pPr>
        <w:jc w:val="both"/>
        <w:rPr>
          <w:lang w:val="es-ES"/>
        </w:rPr>
      </w:pPr>
      <w:r>
        <w:rPr>
          <w:lang w:val="es-ES"/>
        </w:rPr>
        <w:t>Todas las preguntas de esta sección se refieren a la usabilidad del SISA (Sistema Interno para Solicitudes del Asegurado)</w:t>
      </w:r>
    </w:p>
    <w:p w14:paraId="38E034AF" w14:textId="77777777" w:rsidR="00676C52" w:rsidRDefault="00676C52" w:rsidP="005F0C3A">
      <w:pPr>
        <w:jc w:val="both"/>
        <w:rPr>
          <w:lang w:val="es-ES"/>
        </w:rPr>
      </w:pPr>
    </w:p>
    <w:p w14:paraId="0C51E309" w14:textId="77777777" w:rsidR="00676C52" w:rsidRDefault="00676C52" w:rsidP="005F0C3A">
      <w:pPr>
        <w:pStyle w:val="Prrafodelista"/>
        <w:numPr>
          <w:ilvl w:val="0"/>
          <w:numId w:val="17"/>
        </w:numPr>
        <w:jc w:val="both"/>
        <w:rPr>
          <w:lang w:val="es-ES"/>
        </w:rPr>
      </w:pPr>
      <w:r>
        <w:rPr>
          <w:lang w:val="es-ES"/>
        </w:rPr>
        <w:t>El SISA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77777777" w:rsidR="00676C52" w:rsidRDefault="00676C52" w:rsidP="005F0C3A">
      <w:pPr>
        <w:pStyle w:val="Prrafodelista"/>
        <w:numPr>
          <w:ilvl w:val="0"/>
          <w:numId w:val="17"/>
        </w:numPr>
        <w:jc w:val="both"/>
        <w:rPr>
          <w:lang w:val="es-ES"/>
        </w:rPr>
      </w:pPr>
      <w:r>
        <w:rPr>
          <w:lang w:val="es-ES"/>
        </w:rPr>
        <w:t>El SISA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77777777" w:rsidR="00676C52" w:rsidRDefault="00676C52" w:rsidP="005F0C3A">
      <w:pPr>
        <w:pStyle w:val="Prrafodelista"/>
        <w:numPr>
          <w:ilvl w:val="0"/>
          <w:numId w:val="17"/>
        </w:numPr>
        <w:jc w:val="both"/>
        <w:rPr>
          <w:lang w:val="es-ES"/>
        </w:rPr>
      </w:pPr>
      <w:r>
        <w:rPr>
          <w:lang w:val="es-ES"/>
        </w:rPr>
        <w:t>El SISA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t>Totalmente de acuerdo</w:t>
      </w:r>
    </w:p>
    <w:p w14:paraId="19AA2855" w14:textId="77777777" w:rsidR="008C7830" w:rsidRDefault="008C7830" w:rsidP="005F0C3A">
      <w:pPr>
        <w:pStyle w:val="Prrafodelista"/>
        <w:ind w:left="1440"/>
        <w:jc w:val="both"/>
        <w:rPr>
          <w:lang w:val="es-ES"/>
        </w:rPr>
      </w:pPr>
    </w:p>
    <w:p w14:paraId="2FDA00E6" w14:textId="77777777" w:rsidR="00BA4F3C" w:rsidRDefault="00BA4F3C" w:rsidP="005F0C3A">
      <w:pPr>
        <w:pStyle w:val="Prrafodelista"/>
        <w:numPr>
          <w:ilvl w:val="0"/>
          <w:numId w:val="17"/>
        </w:numPr>
        <w:jc w:val="both"/>
        <w:rPr>
          <w:lang w:val="es-ES"/>
        </w:rPr>
      </w:pPr>
      <w:r>
        <w:rPr>
          <w:lang w:val="es-ES"/>
        </w:rPr>
        <w:t>El SISA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77777777" w:rsidR="00BA4F3C" w:rsidRDefault="00BA4F3C" w:rsidP="005F0C3A">
      <w:pPr>
        <w:pStyle w:val="Prrafodelista"/>
        <w:numPr>
          <w:ilvl w:val="0"/>
          <w:numId w:val="17"/>
        </w:numPr>
        <w:jc w:val="both"/>
        <w:rPr>
          <w:lang w:val="es-ES"/>
        </w:rPr>
      </w:pPr>
      <w:r>
        <w:rPr>
          <w:lang w:val="es-ES"/>
        </w:rPr>
        <w:t>El SISA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7777777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77777777"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22A20C03" w14:textId="77777777" w:rsidR="00BA4F3C" w:rsidRDefault="00BA4F3C" w:rsidP="005F0C3A">
      <w:pPr>
        <w:jc w:val="both"/>
        <w:rPr>
          <w:lang w:val="es-ES"/>
        </w:rPr>
      </w:pPr>
    </w:p>
    <w:p w14:paraId="3DB38484" w14:textId="77777777" w:rsidR="00BA4F3C" w:rsidRDefault="00BA4F3C" w:rsidP="005F0C3A">
      <w:pPr>
        <w:pStyle w:val="Prrafodelista"/>
        <w:numPr>
          <w:ilvl w:val="0"/>
          <w:numId w:val="17"/>
        </w:numPr>
        <w:jc w:val="both"/>
        <w:rPr>
          <w:lang w:val="es-ES"/>
        </w:rPr>
      </w:pPr>
      <w:r w:rsidRPr="00BA4F3C">
        <w:rPr>
          <w:lang w:val="es-ES"/>
        </w:rPr>
        <w:t>El SISA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t>Totalmente de acuerdo</w:t>
      </w:r>
    </w:p>
    <w:p w14:paraId="6DE11C6B" w14:textId="77777777" w:rsidR="008C7830" w:rsidRPr="00BA4F3C" w:rsidRDefault="008C7830" w:rsidP="005F0C3A">
      <w:pPr>
        <w:pStyle w:val="Prrafodelista"/>
        <w:ind w:left="1440"/>
        <w:jc w:val="both"/>
        <w:rPr>
          <w:lang w:val="es-ES"/>
        </w:rPr>
      </w:pPr>
    </w:p>
    <w:p w14:paraId="700C324C" w14:textId="77777777" w:rsidR="00BA4F3C" w:rsidRDefault="00BA4F3C" w:rsidP="005F0C3A">
      <w:pPr>
        <w:pStyle w:val="Prrafodelista"/>
        <w:numPr>
          <w:ilvl w:val="0"/>
          <w:numId w:val="17"/>
        </w:numPr>
        <w:jc w:val="both"/>
        <w:rPr>
          <w:lang w:val="es-ES"/>
        </w:rPr>
      </w:pPr>
      <w:r>
        <w:rPr>
          <w:lang w:val="es-ES"/>
        </w:rPr>
        <w:t>El SISA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77777777" w:rsidR="00BA4F3C" w:rsidRDefault="00BA4F3C" w:rsidP="005F0C3A">
      <w:pPr>
        <w:pStyle w:val="Prrafodelista"/>
        <w:numPr>
          <w:ilvl w:val="0"/>
          <w:numId w:val="17"/>
        </w:numPr>
        <w:jc w:val="both"/>
        <w:rPr>
          <w:lang w:val="es-ES"/>
        </w:rPr>
      </w:pPr>
      <w:r>
        <w:rPr>
          <w:lang w:val="es-ES"/>
        </w:rPr>
        <w:t>El SISA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77777777" w:rsidR="00BA4F3C" w:rsidRDefault="00BA4F3C" w:rsidP="005F0C3A">
      <w:pPr>
        <w:pStyle w:val="Prrafodelista"/>
        <w:numPr>
          <w:ilvl w:val="0"/>
          <w:numId w:val="17"/>
        </w:numPr>
        <w:jc w:val="both"/>
        <w:rPr>
          <w:lang w:val="es-ES"/>
        </w:rPr>
      </w:pPr>
      <w:r>
        <w:rPr>
          <w:lang w:val="es-ES"/>
        </w:rPr>
        <w:t>Puedo utilizar el SISA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77777777" w:rsidR="00E75BFC" w:rsidRDefault="00E75BFC" w:rsidP="005F0C3A">
      <w:pPr>
        <w:pStyle w:val="Prrafodelista"/>
        <w:numPr>
          <w:ilvl w:val="0"/>
          <w:numId w:val="17"/>
        </w:numPr>
        <w:jc w:val="both"/>
        <w:rPr>
          <w:lang w:val="es-ES"/>
        </w:rPr>
      </w:pPr>
      <w:r>
        <w:rPr>
          <w:lang w:val="es-ES"/>
        </w:rPr>
        <w:t>Aprendí a usar el SISA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77777777" w:rsidR="00E75BFC" w:rsidRDefault="00E75BFC" w:rsidP="005F0C3A">
      <w:pPr>
        <w:pStyle w:val="Prrafodelista"/>
        <w:numPr>
          <w:ilvl w:val="0"/>
          <w:numId w:val="17"/>
        </w:numPr>
        <w:jc w:val="both"/>
        <w:rPr>
          <w:lang w:val="es-ES"/>
        </w:rPr>
      </w:pPr>
      <w:r>
        <w:rPr>
          <w:lang w:val="es-ES"/>
        </w:rPr>
        <w:t>Es fácil aprender a usar el SISA</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t>Totalmente de acuerdo</w:t>
      </w:r>
    </w:p>
    <w:p w14:paraId="394DC992" w14:textId="77777777" w:rsidR="008C7830" w:rsidRDefault="008C7830" w:rsidP="005F0C3A">
      <w:pPr>
        <w:pStyle w:val="Prrafodelista"/>
        <w:ind w:left="1440"/>
        <w:jc w:val="both"/>
        <w:rPr>
          <w:lang w:val="es-ES"/>
        </w:rPr>
      </w:pPr>
    </w:p>
    <w:p w14:paraId="783ABD7A"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lastRenderedPageBreak/>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77777777"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nico para poder utilizar el SISA</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77777777"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4DD54FA4" w14:textId="77777777" w:rsidR="00935393" w:rsidRDefault="00935393" w:rsidP="005F0C3A">
      <w:pPr>
        <w:jc w:val="both"/>
        <w:rPr>
          <w:lang w:val="es-ES"/>
        </w:rPr>
      </w:pPr>
    </w:p>
    <w:p w14:paraId="0B5D29C9"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7777777"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77777777" w:rsidR="00935393" w:rsidRDefault="00935393" w:rsidP="005F0C3A">
      <w:pPr>
        <w:pStyle w:val="Prrafodelista"/>
        <w:numPr>
          <w:ilvl w:val="0"/>
          <w:numId w:val="17"/>
        </w:numPr>
        <w:jc w:val="both"/>
        <w:rPr>
          <w:lang w:val="es-ES"/>
        </w:rPr>
      </w:pPr>
      <w:r>
        <w:rPr>
          <w:lang w:val="es-ES"/>
        </w:rPr>
        <w:t>El SISA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t>Totalmente de acuerdo</w:t>
      </w:r>
    </w:p>
    <w:p w14:paraId="355B4FF8" w14:textId="77777777" w:rsidR="002D30D6" w:rsidRDefault="002D30D6" w:rsidP="005F0C3A">
      <w:pPr>
        <w:pStyle w:val="Prrafodelista"/>
        <w:ind w:left="1440"/>
        <w:jc w:val="both"/>
        <w:rPr>
          <w:lang w:val="es-ES"/>
        </w:rPr>
      </w:pPr>
    </w:p>
    <w:p w14:paraId="0B179D63"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lastRenderedPageBreak/>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7777777" w:rsidR="00C70A98" w:rsidRDefault="00C70A98" w:rsidP="005F0C3A">
      <w:pPr>
        <w:pStyle w:val="Prrafodelista"/>
        <w:numPr>
          <w:ilvl w:val="0"/>
          <w:numId w:val="17"/>
        </w:numPr>
        <w:jc w:val="both"/>
        <w:rPr>
          <w:lang w:val="es-ES"/>
        </w:rPr>
      </w:pPr>
      <w:r>
        <w:rPr>
          <w:lang w:val="es-ES"/>
        </w:rPr>
        <w:t>Me siento confiado de utilizar el SISA</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2BAE59D5" w14:textId="77777777" w:rsidR="00CB52ED" w:rsidRDefault="00CB52ED" w:rsidP="005F0C3A">
      <w:pPr>
        <w:jc w:val="both"/>
        <w:rPr>
          <w:lang w:val="es-ES"/>
        </w:rPr>
      </w:pPr>
    </w:p>
    <w:p w14:paraId="5AB90802" w14:textId="77777777" w:rsidR="00CB52ED" w:rsidRDefault="00CB52ED" w:rsidP="005F0C3A">
      <w:pPr>
        <w:jc w:val="both"/>
        <w:rPr>
          <w:lang w:val="es-ES"/>
        </w:rPr>
      </w:pPr>
    </w:p>
    <w:p w14:paraId="07752772" w14:textId="77777777" w:rsidR="00CB52ED" w:rsidRDefault="00CB52ED" w:rsidP="005F0C3A">
      <w:pPr>
        <w:jc w:val="both"/>
        <w:rPr>
          <w:lang w:val="es-ES"/>
        </w:rPr>
      </w:pPr>
    </w:p>
    <w:p w14:paraId="3476F76A" w14:textId="77777777" w:rsidR="00CB52ED" w:rsidRDefault="00CB52ED" w:rsidP="005F0C3A">
      <w:pPr>
        <w:jc w:val="both"/>
        <w:rPr>
          <w:lang w:val="es-ES"/>
        </w:rPr>
      </w:pPr>
    </w:p>
    <w:p w14:paraId="52FE5D6C" w14:textId="77777777" w:rsidR="00CB52ED" w:rsidRDefault="00CB52ED" w:rsidP="005F0C3A">
      <w:pPr>
        <w:jc w:val="both"/>
        <w:rPr>
          <w:lang w:val="es-ES"/>
        </w:rPr>
      </w:pPr>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Cesar Carcamo" w:date="2017-05-10T09:26:00Z" w:initials="CCC">
    <w:p w14:paraId="18BBE7FE" w14:textId="77777777" w:rsidR="00DA13E1" w:rsidRDefault="00DA13E1">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44D06C" w14:textId="77777777" w:rsidR="00910D3D" w:rsidRDefault="00910D3D" w:rsidP="00700ACF">
      <w:r>
        <w:separator/>
      </w:r>
    </w:p>
  </w:endnote>
  <w:endnote w:type="continuationSeparator" w:id="0">
    <w:p w14:paraId="60562FF1" w14:textId="77777777" w:rsidR="00910D3D" w:rsidRDefault="00910D3D"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DA13E1" w:rsidRDefault="00DA13E1"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DA13E1"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DA13E1" w:rsidRDefault="00DA13E1"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DA13E1" w:rsidRDefault="00910D3D"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DA13E1">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DA13E1" w:rsidRDefault="00DA13E1" w:rsidP="006A1F3A">
          <w:pPr>
            <w:pStyle w:val="Encabezado"/>
            <w:spacing w:line="276" w:lineRule="auto"/>
            <w:rPr>
              <w:rFonts w:asciiTheme="majorHAnsi" w:eastAsiaTheme="majorEastAsia" w:hAnsiTheme="majorHAnsi" w:cstheme="majorBidi"/>
              <w:b/>
              <w:bCs/>
              <w:color w:val="5B9BD5" w:themeColor="accent1"/>
            </w:rPr>
          </w:pPr>
        </w:p>
      </w:tc>
    </w:tr>
    <w:tr w:rsidR="00DA13E1"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DA13E1" w:rsidRDefault="00DA13E1"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DA13E1" w:rsidRDefault="00DA13E1"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DA13E1" w:rsidRDefault="00DA13E1"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DA13E1" w:rsidRDefault="00DA13E1">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DA13E1" w:rsidRDefault="00DA13E1"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63D88">
      <w:rPr>
        <w:rStyle w:val="Nmerodepgina"/>
        <w:noProof/>
      </w:rPr>
      <w:t>4</w:t>
    </w:r>
    <w:r>
      <w:rPr>
        <w:rStyle w:val="Nmerodepgina"/>
      </w:rPr>
      <w:fldChar w:fldCharType="end"/>
    </w:r>
  </w:p>
  <w:p w14:paraId="292FED20" w14:textId="77777777" w:rsidR="00DA13E1" w:rsidRDefault="00DA13E1" w:rsidP="00DB43C8">
    <w:pPr>
      <w:pStyle w:val="Piedepgina"/>
      <w:ind w:right="360"/>
    </w:pPr>
    <w:r>
      <w:t>Abril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FA3F1" w14:textId="77777777" w:rsidR="00910D3D" w:rsidRDefault="00910D3D" w:rsidP="00700ACF">
      <w:r>
        <w:separator/>
      </w:r>
    </w:p>
  </w:footnote>
  <w:footnote w:type="continuationSeparator" w:id="0">
    <w:p w14:paraId="3D62F906" w14:textId="77777777" w:rsidR="00910D3D" w:rsidRDefault="00910D3D"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2">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3">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8">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19">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1">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5">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7">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2"/>
  </w:num>
  <w:num w:numId="2">
    <w:abstractNumId w:val="21"/>
  </w:num>
  <w:num w:numId="3">
    <w:abstractNumId w:val="26"/>
  </w:num>
  <w:num w:numId="4">
    <w:abstractNumId w:val="12"/>
  </w:num>
  <w:num w:numId="5">
    <w:abstractNumId w:val="11"/>
  </w:num>
  <w:num w:numId="6">
    <w:abstractNumId w:val="13"/>
  </w:num>
  <w:num w:numId="7">
    <w:abstractNumId w:val="19"/>
  </w:num>
  <w:num w:numId="8">
    <w:abstractNumId w:val="4"/>
  </w:num>
  <w:num w:numId="9">
    <w:abstractNumId w:val="0"/>
  </w:num>
  <w:num w:numId="10">
    <w:abstractNumId w:val="15"/>
  </w:num>
  <w:num w:numId="11">
    <w:abstractNumId w:val="10"/>
  </w:num>
  <w:num w:numId="12">
    <w:abstractNumId w:val="9"/>
  </w:num>
  <w:num w:numId="13">
    <w:abstractNumId w:val="7"/>
  </w:num>
  <w:num w:numId="14">
    <w:abstractNumId w:val="3"/>
  </w:num>
  <w:num w:numId="15">
    <w:abstractNumId w:val="1"/>
  </w:num>
  <w:num w:numId="16">
    <w:abstractNumId w:val="8"/>
  </w:num>
  <w:num w:numId="17">
    <w:abstractNumId w:val="16"/>
  </w:num>
  <w:num w:numId="18">
    <w:abstractNumId w:val="27"/>
  </w:num>
  <w:num w:numId="19">
    <w:abstractNumId w:val="14"/>
  </w:num>
  <w:num w:numId="20">
    <w:abstractNumId w:val="24"/>
  </w:num>
  <w:num w:numId="21">
    <w:abstractNumId w:val="18"/>
  </w:num>
  <w:num w:numId="22">
    <w:abstractNumId w:val="25"/>
  </w:num>
  <w:num w:numId="23">
    <w:abstractNumId w:val="6"/>
  </w:num>
  <w:num w:numId="24">
    <w:abstractNumId w:val="20"/>
  </w:num>
  <w:num w:numId="25">
    <w:abstractNumId w:val="23"/>
  </w:num>
  <w:num w:numId="26">
    <w:abstractNumId w:val="2"/>
  </w:num>
  <w:num w:numId="27">
    <w:abstractNumId w:val="5"/>
  </w:num>
  <w:num w:numId="28">
    <w:abstractNumId w:val="17"/>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4688"/>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73360"/>
    <w:rsid w:val="001735CE"/>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1244E"/>
    <w:rsid w:val="00213CBD"/>
    <w:rsid w:val="00213EAB"/>
    <w:rsid w:val="002153C7"/>
    <w:rsid w:val="00244167"/>
    <w:rsid w:val="00244F91"/>
    <w:rsid w:val="0024797E"/>
    <w:rsid w:val="0025636A"/>
    <w:rsid w:val="00260235"/>
    <w:rsid w:val="00273E86"/>
    <w:rsid w:val="0027540A"/>
    <w:rsid w:val="002811F3"/>
    <w:rsid w:val="00281D6A"/>
    <w:rsid w:val="00283F35"/>
    <w:rsid w:val="002B0B30"/>
    <w:rsid w:val="002B2847"/>
    <w:rsid w:val="002B50E1"/>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300E"/>
    <w:rsid w:val="00386FBF"/>
    <w:rsid w:val="003A5566"/>
    <w:rsid w:val="003A665A"/>
    <w:rsid w:val="003B2807"/>
    <w:rsid w:val="003B76C0"/>
    <w:rsid w:val="003B7A84"/>
    <w:rsid w:val="003C01D8"/>
    <w:rsid w:val="003C3C02"/>
    <w:rsid w:val="003D0F27"/>
    <w:rsid w:val="003D2BC8"/>
    <w:rsid w:val="003D4BA1"/>
    <w:rsid w:val="003D694D"/>
    <w:rsid w:val="003E2F99"/>
    <w:rsid w:val="003E68EC"/>
    <w:rsid w:val="003F4F84"/>
    <w:rsid w:val="003F6DEE"/>
    <w:rsid w:val="003F797B"/>
    <w:rsid w:val="003F7EBA"/>
    <w:rsid w:val="004026D1"/>
    <w:rsid w:val="00403AF1"/>
    <w:rsid w:val="00406D5F"/>
    <w:rsid w:val="00411F69"/>
    <w:rsid w:val="00411FDD"/>
    <w:rsid w:val="0041475E"/>
    <w:rsid w:val="00415C95"/>
    <w:rsid w:val="00417CC1"/>
    <w:rsid w:val="0043083A"/>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70560"/>
    <w:rsid w:val="004718FD"/>
    <w:rsid w:val="00475B4F"/>
    <w:rsid w:val="00477360"/>
    <w:rsid w:val="004777AE"/>
    <w:rsid w:val="004815DC"/>
    <w:rsid w:val="00484BE1"/>
    <w:rsid w:val="00494EB5"/>
    <w:rsid w:val="004A09B2"/>
    <w:rsid w:val="004B39A8"/>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72A7D"/>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4637A"/>
    <w:rsid w:val="00652AD5"/>
    <w:rsid w:val="00652F70"/>
    <w:rsid w:val="0065367E"/>
    <w:rsid w:val="00667AC8"/>
    <w:rsid w:val="00671D80"/>
    <w:rsid w:val="006752BF"/>
    <w:rsid w:val="00676C52"/>
    <w:rsid w:val="00677804"/>
    <w:rsid w:val="00680DDC"/>
    <w:rsid w:val="006812E4"/>
    <w:rsid w:val="00681CA0"/>
    <w:rsid w:val="006821A5"/>
    <w:rsid w:val="0068308A"/>
    <w:rsid w:val="00690691"/>
    <w:rsid w:val="006958D4"/>
    <w:rsid w:val="00695A1E"/>
    <w:rsid w:val="006A1B38"/>
    <w:rsid w:val="006A1F3A"/>
    <w:rsid w:val="006A5122"/>
    <w:rsid w:val="006C1C4C"/>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62265"/>
    <w:rsid w:val="0078296E"/>
    <w:rsid w:val="00784182"/>
    <w:rsid w:val="00785C43"/>
    <w:rsid w:val="007948C0"/>
    <w:rsid w:val="007A476B"/>
    <w:rsid w:val="007A694C"/>
    <w:rsid w:val="007B6193"/>
    <w:rsid w:val="007B75BF"/>
    <w:rsid w:val="007B7B83"/>
    <w:rsid w:val="007C0ED7"/>
    <w:rsid w:val="007C3389"/>
    <w:rsid w:val="007C58A3"/>
    <w:rsid w:val="007C592E"/>
    <w:rsid w:val="007E6170"/>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5393"/>
    <w:rsid w:val="009375F0"/>
    <w:rsid w:val="009424E0"/>
    <w:rsid w:val="00956C2D"/>
    <w:rsid w:val="009676D5"/>
    <w:rsid w:val="00974059"/>
    <w:rsid w:val="00980AFA"/>
    <w:rsid w:val="009912DF"/>
    <w:rsid w:val="00995FB2"/>
    <w:rsid w:val="009A0A05"/>
    <w:rsid w:val="009A13E4"/>
    <w:rsid w:val="009B40AE"/>
    <w:rsid w:val="009B45F6"/>
    <w:rsid w:val="009B6230"/>
    <w:rsid w:val="009C347B"/>
    <w:rsid w:val="009D63E6"/>
    <w:rsid w:val="009F7E3D"/>
    <w:rsid w:val="00A04048"/>
    <w:rsid w:val="00A21FE7"/>
    <w:rsid w:val="00A233B5"/>
    <w:rsid w:val="00A24B82"/>
    <w:rsid w:val="00A32B2E"/>
    <w:rsid w:val="00A404FB"/>
    <w:rsid w:val="00A42F87"/>
    <w:rsid w:val="00A62066"/>
    <w:rsid w:val="00AA56FF"/>
    <w:rsid w:val="00AA5FA4"/>
    <w:rsid w:val="00AB111F"/>
    <w:rsid w:val="00AB6714"/>
    <w:rsid w:val="00AC3A0C"/>
    <w:rsid w:val="00AC3C6D"/>
    <w:rsid w:val="00AC6A3E"/>
    <w:rsid w:val="00AC753F"/>
    <w:rsid w:val="00AD24A3"/>
    <w:rsid w:val="00AD4649"/>
    <w:rsid w:val="00AD5C8A"/>
    <w:rsid w:val="00AD6B58"/>
    <w:rsid w:val="00AD7C1E"/>
    <w:rsid w:val="00AE4537"/>
    <w:rsid w:val="00AE69ED"/>
    <w:rsid w:val="00AE73A1"/>
    <w:rsid w:val="00B0429A"/>
    <w:rsid w:val="00B05F35"/>
    <w:rsid w:val="00B10D53"/>
    <w:rsid w:val="00B14CEE"/>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9118A"/>
    <w:rsid w:val="00B94B65"/>
    <w:rsid w:val="00BA2822"/>
    <w:rsid w:val="00BA4F3C"/>
    <w:rsid w:val="00BA7F5F"/>
    <w:rsid w:val="00BB7F13"/>
    <w:rsid w:val="00BC24A4"/>
    <w:rsid w:val="00BC7718"/>
    <w:rsid w:val="00BD33FC"/>
    <w:rsid w:val="00BD69AB"/>
    <w:rsid w:val="00BE49CE"/>
    <w:rsid w:val="00BE626B"/>
    <w:rsid w:val="00BF6517"/>
    <w:rsid w:val="00C07CAE"/>
    <w:rsid w:val="00C12E49"/>
    <w:rsid w:val="00C203DF"/>
    <w:rsid w:val="00C2469A"/>
    <w:rsid w:val="00C24BBF"/>
    <w:rsid w:val="00C265F3"/>
    <w:rsid w:val="00C32FA9"/>
    <w:rsid w:val="00C33B9D"/>
    <w:rsid w:val="00C45086"/>
    <w:rsid w:val="00C4509A"/>
    <w:rsid w:val="00C52798"/>
    <w:rsid w:val="00C555E2"/>
    <w:rsid w:val="00C5684C"/>
    <w:rsid w:val="00C70A98"/>
    <w:rsid w:val="00C72803"/>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8130F"/>
    <w:rsid w:val="00D90913"/>
    <w:rsid w:val="00DA13E1"/>
    <w:rsid w:val="00DA1F66"/>
    <w:rsid w:val="00DA3419"/>
    <w:rsid w:val="00DA39E3"/>
    <w:rsid w:val="00DA3D19"/>
    <w:rsid w:val="00DA7D4E"/>
    <w:rsid w:val="00DB01D4"/>
    <w:rsid w:val="00DB43C8"/>
    <w:rsid w:val="00DB791F"/>
    <w:rsid w:val="00DB7AB1"/>
    <w:rsid w:val="00DC0F15"/>
    <w:rsid w:val="00DC67DF"/>
    <w:rsid w:val="00DD7CFF"/>
    <w:rsid w:val="00DE0AFC"/>
    <w:rsid w:val="00DE3DDC"/>
    <w:rsid w:val="00DE4BA6"/>
    <w:rsid w:val="00DF3B25"/>
    <w:rsid w:val="00DF5A70"/>
    <w:rsid w:val="00E014E9"/>
    <w:rsid w:val="00E115B6"/>
    <w:rsid w:val="00E12F88"/>
    <w:rsid w:val="00E14C1B"/>
    <w:rsid w:val="00E24AB6"/>
    <w:rsid w:val="00E40440"/>
    <w:rsid w:val="00E40632"/>
    <w:rsid w:val="00E4436E"/>
    <w:rsid w:val="00E45BD5"/>
    <w:rsid w:val="00E46B73"/>
    <w:rsid w:val="00E4713B"/>
    <w:rsid w:val="00E51D34"/>
    <w:rsid w:val="00E52F35"/>
    <w:rsid w:val="00E57973"/>
    <w:rsid w:val="00E57C5A"/>
    <w:rsid w:val="00E61CBE"/>
    <w:rsid w:val="00E64638"/>
    <w:rsid w:val="00E75BFC"/>
    <w:rsid w:val="00E80048"/>
    <w:rsid w:val="00E835DF"/>
    <w:rsid w:val="00E844D8"/>
    <w:rsid w:val="00E879DC"/>
    <w:rsid w:val="00E92CC3"/>
    <w:rsid w:val="00E9632E"/>
    <w:rsid w:val="00EB0F78"/>
    <w:rsid w:val="00EB78DC"/>
    <w:rsid w:val="00ED56F0"/>
    <w:rsid w:val="00EE6A0B"/>
    <w:rsid w:val="00EF1623"/>
    <w:rsid w:val="00EF282F"/>
    <w:rsid w:val="00F10873"/>
    <w:rsid w:val="00F13E49"/>
    <w:rsid w:val="00F15E7E"/>
    <w:rsid w:val="00F266B6"/>
    <w:rsid w:val="00F36642"/>
    <w:rsid w:val="00F42B15"/>
    <w:rsid w:val="00F4544C"/>
    <w:rsid w:val="00F457F5"/>
    <w:rsid w:val="00F47A2F"/>
    <w:rsid w:val="00F50429"/>
    <w:rsid w:val="00F52D3D"/>
    <w:rsid w:val="00F56905"/>
    <w:rsid w:val="00F605DC"/>
    <w:rsid w:val="00F66265"/>
    <w:rsid w:val="00F667DB"/>
    <w:rsid w:val="00F93A85"/>
    <w:rsid w:val="00FA53D8"/>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2061E"/>
    <w:rsid w:val="00135E4C"/>
    <w:rsid w:val="0023489C"/>
    <w:rsid w:val="00495838"/>
    <w:rsid w:val="006061B9"/>
    <w:rsid w:val="00721039"/>
    <w:rsid w:val="00814173"/>
    <w:rsid w:val="00936762"/>
    <w:rsid w:val="00B454D5"/>
    <w:rsid w:val="00BB5F43"/>
    <w:rsid w:val="00D97C07"/>
    <w:rsid w:val="00DE0009"/>
    <w:rsid w:val="00E8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12AE33-3E1B-044C-B188-AEE013078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1</Pages>
  <Words>12938</Words>
  <Characters>71159</Characters>
  <Application>Microsoft Macintosh Word</Application>
  <DocSecurity>0</DocSecurity>
  <Lines>592</Lines>
  <Paragraphs>16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3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2</cp:revision>
  <cp:lastPrinted>2016-08-24T20:31:00Z</cp:lastPrinted>
  <dcterms:created xsi:type="dcterms:W3CDTF">2017-05-19T17:08:00Z</dcterms:created>
  <dcterms:modified xsi:type="dcterms:W3CDTF">2017-05-26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